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405721A2"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26D949F8"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w:t>
      </w:r>
      <w:r w:rsidR="00B27554">
        <w:t>i</w:t>
      </w:r>
      <w:r>
        <w:t>n games like Planetsid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Toc155520883"/>
      <w:bookmarkStart w:id="3" w:name="_Introduction"/>
      <w:bookmarkEnd w:id="3"/>
      <w:r>
        <w:lastRenderedPageBreak/>
        <w:t>Introduction</w:t>
      </w:r>
      <w:bookmarkEnd w:id="2"/>
    </w:p>
    <w:p w14:paraId="6A89CD83" w14:textId="77777777" w:rsidR="001F19D5"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1D028B4F"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performance.</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4F47F749"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the 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77777777"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30, for the purpose of this study) frame rate.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 xml:space="preserve">. </w:t>
      </w:r>
      <w:r w:rsidR="004434FA">
        <w:t>By also just guessing a bit, w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8B5496F" w:rsidR="006C5103" w:rsidRPr="005163CE" w:rsidRDefault="005163CE" w:rsidP="00F7278D">
      <w:r>
        <w:t xml:space="preserve">If this hypothesis turns out to be true, </w:t>
      </w:r>
      <w:r w:rsidR="00F15784">
        <w:t>the answer to the research question will be: B</w:t>
      </w:r>
      <w:r w:rsidR="00F15784" w:rsidRPr="00F15784">
        <w:t xml:space="preserve">y </w:t>
      </w:r>
      <w:r w:rsidR="00F15784" w:rsidRPr="00F15784">
        <w:t>utilizing Unreal Engine’s Mass system, combined with other technique</w:t>
      </w:r>
      <w:r w:rsidR="006E2AF5">
        <w:t>s</w:t>
      </w:r>
      <w:r w:rsidR="00F15784">
        <w:t>.</w:t>
      </w:r>
      <w:r w:rsidR="00B0609F">
        <w:br/>
      </w:r>
      <w:r w:rsidR="006C5103">
        <w:t xml:space="preserve">To define these other techniques better, </w:t>
      </w:r>
      <w:r w:rsidR="00C74188">
        <w:t>we construct additional hypotheses</w:t>
      </w:r>
      <w:r w:rsidR="00440321">
        <w:t>.</w:t>
      </w:r>
    </w:p>
    <w:p w14:paraId="2D02510B" w14:textId="1F7C67AC" w:rsidR="000E675C" w:rsidRDefault="000E675C" w:rsidP="00C74188">
      <w:pPr>
        <w:pStyle w:val="ListParagraph"/>
        <w:numPr>
          <w:ilvl w:val="0"/>
          <w:numId w:val="68"/>
        </w:numPr>
      </w:pPr>
      <w:r w:rsidRPr="00440321">
        <w:rPr>
          <w:b/>
          <w:bCs/>
        </w:rPr>
        <w:t>Using Unreal Engine’s Mass system will improve overall performance.</w:t>
      </w:r>
      <w:r w:rsidR="00C74188">
        <w:br/>
        <w:t xml:space="preserve">We </w:t>
      </w:r>
      <w:r w:rsidR="00440321">
        <w:t>assume this, because data oriented programming should reduce CPU cache misses, and therefore improve performance.</w:t>
      </w:r>
      <w:r w:rsidR="00C74188">
        <w:br/>
      </w:r>
    </w:p>
    <w:p w14:paraId="19A0D8AA" w14:textId="75FB8A55"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t xml:space="preserve">We assume this to be true, since running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7E1F5CD"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243AAE" w:rsidRPr="00243AAE">
        <w:t xml:space="preserve">We assume this, </w:t>
      </w:r>
      <w:r w:rsidR="00243AAE">
        <w:t xml:space="preserve">since sharing animations should mean that </w:t>
      </w:r>
      <w:r w:rsidR="00DD5082">
        <w:t>less individual animations need to be calculated.</w:t>
      </w:r>
    </w:p>
    <w:p w14:paraId="0A652314" w14:textId="6ECA2726" w:rsidR="00460533" w:rsidRDefault="004E19CD" w:rsidP="00763C59">
      <w:pPr>
        <w:pStyle w:val="Heading1"/>
      </w:pPr>
      <w:bookmarkStart w:id="4" w:name="_Toc155520884"/>
      <w:r>
        <w:lastRenderedPageBreak/>
        <w:t>Literature Study / Theoretical Framework</w:t>
      </w:r>
      <w:bookmarkEnd w:id="4"/>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0712CF3A" w14:textId="537A52F8" w:rsidR="00847787" w:rsidRDefault="00264CBB" w:rsidP="00536F67">
      <w:r>
        <w:t xml:space="preserve">Data oriented programming </w:t>
      </w:r>
      <w:r w:rsidR="00DC0401">
        <w:t>(sometimes called Data oriented design</w:t>
      </w:r>
      <w:r w:rsidR="00DC0401">
        <w:t xml:space="preserve">) </w:t>
      </w:r>
      <w:r>
        <w:t>is a very complex topic, so we will just explain the basics here.</w:t>
      </w:r>
      <w:r>
        <w:br/>
        <w:t>However, b</w:t>
      </w:r>
      <w:r w:rsidR="008C4C1A">
        <w:t>efore we can explain data oriented programming, we have to understand CPU cache memory.</w:t>
      </w:r>
      <w:r w:rsidR="00A34014">
        <w:br/>
      </w:r>
      <w:r w:rsidR="00847787">
        <w:t xml:space="preserve">The CPU has cache memory, which is used to speed up the process of accessing data from the RAM. </w:t>
      </w:r>
      <w:r w:rsidR="00A34014">
        <w:t xml:space="preserve">The cache stores copies of frequently used data from the RAM. </w:t>
      </w:r>
      <w:r w:rsidR="00847787">
        <w:t xml:space="preserve">When the CPU requests data, it first looks into the cache memory, because it is faster to access memory from there. If it is not </w:t>
      </w:r>
      <w:r w:rsidR="00393160">
        <w:t>in th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FFE0875" w:rsidR="00763C59" w:rsidRDefault="00DC64F8" w:rsidP="00536F67">
      <w:r>
        <w:t>I</w:t>
      </w:r>
      <w:r w:rsidR="002B4D9A">
        <w:t>n a game engine</w:t>
      </w:r>
      <w:r w:rsidR="0027220A">
        <w:t>s like Unity and Unreal Engine</w:t>
      </w:r>
      <w:r w:rsidR="002B4D9A">
        <w:t xml:space="preserve">, data oriented programming is applied by using </w:t>
      </w:r>
      <w:r>
        <w:t>ECS (Entity Component System)</w:t>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67524D">
        <w:instrText xml:space="preserve"> ADDIN ZOTERO_ITEM CSL_CITATION {"citationID":"C8Am7WHK","properties":{"formattedCitation":"[8], [9]","plainCitation":"[8], [9]","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67524D" w:rsidRPr="00031CAC">
        <w:rPr>
          <w:rFonts w:ascii="Calibri" w:hAnsi="Calibri" w:cs="Calibri"/>
        </w:rPr>
        <w:t>[8], [9]</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69DE493D"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r w:rsidR="00B162DE">
        <w:t xml:space="preserve"> </w:t>
      </w:r>
      <w:r w:rsidR="00B162DE">
        <w:fldChar w:fldCharType="begin"/>
      </w:r>
      <w:r w:rsidR="00B162DE">
        <w:instrText xml:space="preserve"> ADDIN ZOTERO_ITEM CSL_CITATION {"citationID":"G77g3Ofj","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B162DE">
        <w:fldChar w:fldCharType="separate"/>
      </w:r>
      <w:r w:rsidR="00B162DE" w:rsidRPr="00B162DE">
        <w:rPr>
          <w:rFonts w:ascii="Calibri" w:hAnsi="Calibri" w:cs="Calibri"/>
        </w:rPr>
        <w:t>[10]</w:t>
      </w:r>
      <w:r w:rsidR="00B162DE">
        <w:fldChar w:fldCharType="end"/>
      </w:r>
      <w:r w:rsidR="002D4805">
        <w:t>.</w:t>
      </w:r>
    </w:p>
    <w:p w14:paraId="4B7C4843" w14:textId="4ADFCF62" w:rsidR="00793A83"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r w:rsidR="00F1442A">
        <w:br/>
      </w:r>
      <w:r>
        <w:t xml:space="preserve">Another concept they </w:t>
      </w:r>
      <w:r w:rsidR="003B55DC">
        <w:t>implemented</w:t>
      </w:r>
      <w:r>
        <w:t xml:space="preserve"> are archetypes</w:t>
      </w:r>
      <w:r w:rsidR="00793A83">
        <w:t>, which</w:t>
      </w:r>
      <w:r>
        <w:t xml:space="preserve"> </w:t>
      </w:r>
      <w:r w:rsidR="00793A83">
        <w:t>group entities with the same fragment</w:t>
      </w:r>
      <w:r w:rsidR="007657D5">
        <w:t xml:space="preserve"> types</w:t>
      </w:r>
      <w:r w:rsidR="00793A83">
        <w:t xml:space="preserve"> together</w:t>
      </w:r>
      <w:r w:rsidR="0065024E">
        <w:t>, so that processors can operate on these archetypes</w:t>
      </w:r>
      <w:r w:rsidR="00793A83">
        <w:t>.</w:t>
      </w:r>
      <w:r w:rsidR="00E46CD6">
        <w:t xml:space="preserve"> You can see this in </w:t>
      </w:r>
      <w:r w:rsidR="00E46CD6">
        <w:fldChar w:fldCharType="begin"/>
      </w:r>
      <w:r w:rsidR="00E46CD6">
        <w:instrText xml:space="preserve"> REF _Ref155979373 \h </w:instrText>
      </w:r>
      <w:r w:rsidR="00E46CD6">
        <w:fldChar w:fldCharType="separate"/>
      </w:r>
      <w:r w:rsidR="00E46CD6">
        <w:t xml:space="preserve">Figure </w:t>
      </w:r>
      <w:r w:rsidR="00E46CD6">
        <w:rPr>
          <w:noProof/>
        </w:rPr>
        <w:t>1</w:t>
      </w:r>
      <w:r w:rsidR="00E46CD6">
        <w:fldChar w:fldCharType="end"/>
      </w:r>
      <w:r w:rsidR="00E46CD6">
        <w:t>.</w:t>
      </w:r>
      <w:r w:rsidR="00F1442A">
        <w:br/>
      </w:r>
      <w:r w:rsidR="00793A83">
        <w:t xml:space="preserve">They also added tags, </w:t>
      </w:r>
      <w:r w:rsidR="00A66F0F">
        <w:t>which</w:t>
      </w:r>
      <w:r w:rsidR="00793A83">
        <w:t xml:space="preserve"> are fragments without data, used to identify entities easier. An entity might have the “dead” tag to indicate it is dead. The movement processor will then not operate on archetypes with the “dead” tag.</w:t>
      </w:r>
      <w:r w:rsidR="007C296E">
        <w:t xml:space="preserve"> </w:t>
      </w:r>
      <w:r w:rsidR="00686547">
        <w:t>Processors will use EntityQuery object</w:t>
      </w:r>
      <w:r w:rsidR="00FB64CA">
        <w:t>s</w:t>
      </w:r>
      <w:r w:rsidR="00686547">
        <w:t xml:space="preserve"> </w:t>
      </w:r>
      <w:r w:rsidR="007765F1">
        <w:t xml:space="preserve">to </w:t>
      </w:r>
      <w:r w:rsidR="004E386A">
        <w:t>filter</w:t>
      </w:r>
      <w:r w:rsidR="007765F1">
        <w:t xml:space="preserve"> which </w:t>
      </w:r>
      <w:r w:rsidR="00FB64CA">
        <w:t xml:space="preserve">archetypes should be </w:t>
      </w:r>
      <w:r w:rsidR="00E00BED">
        <w:t>included when processing</w:t>
      </w:r>
      <w:r w:rsidR="005F7F0B">
        <w:t>, as shown in</w:t>
      </w:r>
      <w:r w:rsidR="00DA559E">
        <w:t xml:space="preserve"> </w:t>
      </w:r>
      <w:r w:rsidR="00DA559E">
        <w:fldChar w:fldCharType="begin"/>
      </w:r>
      <w:r w:rsidR="00DA559E">
        <w:instrText xml:space="preserve"> REF _Ref155979691 \h </w:instrText>
      </w:r>
      <w:r w:rsidR="00DA559E">
        <w:fldChar w:fldCharType="separate"/>
      </w:r>
      <w:r w:rsidR="00DA559E">
        <w:t xml:space="preserve">Figure </w:t>
      </w:r>
      <w:r w:rsidR="00DA559E">
        <w:rPr>
          <w:noProof/>
        </w:rPr>
        <w:t>2</w:t>
      </w:r>
      <w:r w:rsidR="00DA559E">
        <w:fldChar w:fldCharType="end"/>
      </w:r>
      <w:r w:rsidR="00F87AE6">
        <w:t xml:space="preserve">. </w:t>
      </w:r>
      <w:r w:rsidR="00F87AE6">
        <w:fldChar w:fldCharType="begin"/>
      </w:r>
      <w:r w:rsidR="00F87AE6">
        <w:instrText xml:space="preserve"> ADDIN ZOTERO_ITEM CSL_CITATION {"citationID":"U0AHgzFU","properties":{"formattedCitation":"[10], [11], [12]","plainCitation":"[10], [11], [12]","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rsidR="00F87AE6">
        <w:fldChar w:fldCharType="separate"/>
      </w:r>
      <w:r w:rsidR="00F87AE6" w:rsidRPr="00F87AE6">
        <w:rPr>
          <w:rFonts w:ascii="Calibri" w:hAnsi="Calibri" w:cs="Calibri"/>
        </w:rPr>
        <w:t>[10], [11], [12]</w:t>
      </w:r>
      <w:r w:rsidR="00F87AE6">
        <w:fldChar w:fldCharType="end"/>
      </w:r>
    </w:p>
    <w:p w14:paraId="62257060" w14:textId="77777777" w:rsidR="008B7B13" w:rsidRDefault="00B51E82" w:rsidP="008B7B13">
      <w:pPr>
        <w:keepNext/>
      </w:pPr>
      <w:r>
        <w:rPr>
          <w:noProof/>
        </w:rPr>
        <w:drawing>
          <wp:inline distT="0" distB="0" distL="0" distR="0" wp14:anchorId="79BCE89B" wp14:editId="0325E03C">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12F039CE" w:rsidR="00B51E82" w:rsidRDefault="008B7B13" w:rsidP="008B7B13">
      <w:pPr>
        <w:pStyle w:val="Caption"/>
        <w:rPr>
          <w:noProof/>
        </w:rPr>
      </w:pPr>
      <w:bookmarkStart w:id="7" w:name="_Toc155551497"/>
      <w:bookmarkStart w:id="8" w:name="_Ref155979373"/>
      <w:r>
        <w:t xml:space="preserve">Figure </w:t>
      </w:r>
      <w:r w:rsidR="00000000">
        <w:fldChar w:fldCharType="begin"/>
      </w:r>
      <w:r w:rsidR="00000000">
        <w:instrText xml:space="preserve"> SEQ Figure \* ARABIC </w:instrText>
      </w:r>
      <w:r w:rsidR="00000000">
        <w:fldChar w:fldCharType="separate"/>
      </w:r>
      <w:r w:rsidR="007F2D32">
        <w:rPr>
          <w:noProof/>
        </w:rPr>
        <w:t>1</w:t>
      </w:r>
      <w:r w:rsidR="00000000">
        <w:rPr>
          <w:noProof/>
        </w:rPr>
        <w:fldChar w:fldCharType="end"/>
      </w:r>
      <w:bookmarkEnd w:id="8"/>
      <w:r>
        <w:t>: MassEntity archetype graph</w:t>
      </w:r>
      <w:r w:rsidR="00CF79BA">
        <w:t xml:space="preserve">, </w:t>
      </w:r>
      <w:r w:rsidR="00B10EC6">
        <w:t>it</w:t>
      </w:r>
      <w:r w:rsidR="00CF79BA">
        <w:t xml:space="preserve"> shows how archetypes are formed</w:t>
      </w:r>
      <w:r>
        <w:t xml:space="preserve"> - MassEntity documentation (Epic Games</w:t>
      </w:r>
      <w:r>
        <w:rPr>
          <w:noProof/>
        </w:rPr>
        <w:t>)</w:t>
      </w:r>
      <w:bookmarkEnd w:id="7"/>
      <w:r w:rsidR="00681006">
        <w:rPr>
          <w:noProof/>
        </w:rPr>
        <w:fldChar w:fldCharType="begin"/>
      </w:r>
      <w:r w:rsidR="00B162DE">
        <w:rPr>
          <w:noProof/>
        </w:rPr>
        <w:instrText xml:space="preserve"> ADDIN ZOTERO_ITEM CSL_CITATION {"citationID":"VDn7wEll","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B162DE" w:rsidRPr="00B162DE">
        <w:rPr>
          <w:rFonts w:ascii="Calibri" w:hAnsi="Calibri" w:cs="Calibri"/>
        </w:rPr>
        <w:t>[10]</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4015CE6" w:rsidR="00B51E82" w:rsidRDefault="008B7B13" w:rsidP="008B7B13">
      <w:pPr>
        <w:pStyle w:val="Caption"/>
      </w:pPr>
      <w:bookmarkStart w:id="9" w:name="_Toc155551498"/>
      <w:bookmarkStart w:id="10" w:name="_Ref155979691"/>
      <w:r>
        <w:t xml:space="preserve">Figure </w:t>
      </w:r>
      <w:r w:rsidR="00000000">
        <w:fldChar w:fldCharType="begin"/>
      </w:r>
      <w:r w:rsidR="00000000">
        <w:instrText xml:space="preserve"> SEQ Figure \* ARABIC </w:instrText>
      </w:r>
      <w:r w:rsidR="00000000">
        <w:fldChar w:fldCharType="separate"/>
      </w:r>
      <w:r w:rsidR="007F2D32">
        <w:rPr>
          <w:noProof/>
        </w:rPr>
        <w:t>2</w:t>
      </w:r>
      <w:r w:rsidR="00000000">
        <w:rPr>
          <w:noProof/>
        </w:rPr>
        <w:fldChar w:fldCharType="end"/>
      </w:r>
      <w:bookmarkEnd w:id="10"/>
      <w:r w:rsidRPr="00A75B91">
        <w:t xml:space="preserve">: MassEntity </w:t>
      </w:r>
      <w:r>
        <w:t>processor</w:t>
      </w:r>
      <w:r w:rsidRPr="00A75B91">
        <w:t xml:space="preserve"> graph</w:t>
      </w:r>
      <w:r w:rsidR="002D2EAC">
        <w:t>, it shows how processors use EntityQueries to interact with archetypes</w:t>
      </w:r>
      <w:r w:rsidRPr="00A75B91">
        <w:t xml:space="preserve"> - MassEntity documentation (Epic Games)</w:t>
      </w:r>
      <w:bookmarkEnd w:id="9"/>
      <w:r w:rsidR="00681006">
        <w:fldChar w:fldCharType="begin"/>
      </w:r>
      <w:r w:rsidR="00B162DE">
        <w:instrText xml:space="preserve"> ADDIN ZOTERO_ITEM CSL_CITATION {"citationID":"0WgemNOP","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B162DE" w:rsidRPr="00B162DE">
        <w:rPr>
          <w:rFonts w:ascii="Calibri" w:hAnsi="Calibri" w:cs="Calibri"/>
        </w:rPr>
        <w:t>[10]</w:t>
      </w:r>
      <w:r w:rsidR="00681006">
        <w:fldChar w:fldCharType="end"/>
      </w:r>
    </w:p>
    <w:p w14:paraId="7562C71D" w14:textId="3C4C3821" w:rsidR="00415A66" w:rsidRDefault="00415A66">
      <w:r>
        <w:br w:type="page"/>
      </w:r>
    </w:p>
    <w:p w14:paraId="5CC47219" w14:textId="68AF30B1" w:rsidR="008A22A2" w:rsidRDefault="008A22A2" w:rsidP="00536F67">
      <w:r>
        <w:lastRenderedPageBreak/>
        <w:t xml:space="preserve">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 </w:t>
      </w:r>
      <w:r>
        <w:fldChar w:fldCharType="begin"/>
      </w:r>
      <w:r w:rsidR="00F87AE6">
        <w:instrText xml:space="preserve"> ADDIN ZOTERO_ITEM CSL_CITATION {"citationID":"htOShfut","properties":{"formattedCitation":"[12]","plainCitation":"[12]","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fldChar w:fldCharType="separate"/>
      </w:r>
      <w:r w:rsidR="00F87AE6" w:rsidRPr="00F87AE6">
        <w:rPr>
          <w:rFonts w:ascii="Calibri" w:hAnsi="Calibri" w:cs="Calibri"/>
        </w:rPr>
        <w:t>[12]</w:t>
      </w:r>
      <w:r>
        <w:fldChar w:fldCharType="end"/>
      </w:r>
    </w:p>
    <w:p w14:paraId="62183666" w14:textId="77777777" w:rsidR="009178E9" w:rsidRDefault="003A0148">
      <w:r>
        <w:t>The built</w:t>
      </w:r>
      <w:r w:rsidR="000E2BE8">
        <w:t>-in</w:t>
      </w:r>
      <w:r>
        <w:t xml:space="preserve"> visualization for Mass is quite complex.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r w:rsidR="00A01028">
        <w:br/>
      </w:r>
      <w:r w:rsidR="00F6325C">
        <w:t>I</w:t>
      </w:r>
      <w:r w:rsidR="00F01D5C">
        <w:t xml:space="preserve">nstanced static meshes </w:t>
      </w:r>
      <w:r w:rsidR="00F6325C">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r w:rsidR="00DA559E">
        <w:br/>
      </w:r>
      <w:r w:rsidR="00F01D5C">
        <w:t>You can even take it a step further and put gameplay logic on the actor and communicate back to Mass to inform the entity of any changes that have to be made.</w:t>
      </w:r>
      <w:r w:rsidR="0065113B">
        <w:t xml:space="preserve"> </w:t>
      </w:r>
      <w:r w:rsidR="0065113B">
        <w:fldChar w:fldCharType="begin"/>
      </w:r>
      <w:r w:rsidR="0065113B">
        <w:instrText xml:space="preserve"> ADDIN ZOTERO_ITEM CSL_CITATION {"citationID":"dsg7jXQR","properties":{"formattedCitation":"[11], [13], [14], [15]","plainCitation":"[11], [13], [14], [15]","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label":"page"},{"id":82,"uris":["http://zotero.org/users/12779847/items/GG6RCBA4"],"itemData":{"id":82,"type":"webpage","abstract":"Overview of Unreal Engine's MassGameplay system.","language":"en-US","title":"MassGameplay Overview","URL":"https://docs.unrealengine.com/5.2/en-US/overview-of-mass-gameplay-in-unreal-engine/","accessed":{"date-parts":[["2023",10,21]]}}},{"id":81,"uris":["http://zotero.org/users/12779847/items/GZ5KDGAG"],"itemData":{"id":81,"type":"webpage","abstract":"Overview of the  Mass Avoidance system in Unreal Engine 5.","language":"en-US","title":"Mass Avoidance Overview","URL":"https://docs.unrealengine.com/5.2/en-US/mass-avoidance-overview-in-unreal-engine/","accessed":{"date-parts":[["2023",10,21]]}}}],"schema":"https://github.com/citation-style-language/schema/raw/master/csl-citation.json"} </w:instrText>
      </w:r>
      <w:r w:rsidR="0065113B">
        <w:fldChar w:fldCharType="separate"/>
      </w:r>
      <w:r w:rsidR="0065113B" w:rsidRPr="0065113B">
        <w:rPr>
          <w:rFonts w:ascii="Calibri" w:hAnsi="Calibri" w:cs="Calibri"/>
        </w:rPr>
        <w:t>[11], [13], [14], [15]</w:t>
      </w:r>
      <w:r w:rsidR="0065113B">
        <w:fldChar w:fldCharType="end"/>
      </w:r>
    </w:p>
    <w:p w14:paraId="175ECE0B" w14:textId="6A0F2556" w:rsidR="00F46E96" w:rsidRDefault="00F46E96">
      <w:r>
        <w:br w:type="page"/>
      </w:r>
    </w:p>
    <w:p w14:paraId="79328C55" w14:textId="232CC0EA" w:rsidR="00536F67" w:rsidRDefault="00536F67" w:rsidP="00536F67">
      <w:pPr>
        <w:pStyle w:val="Heading2"/>
        <w:numPr>
          <w:ilvl w:val="0"/>
          <w:numId w:val="34"/>
        </w:numPr>
      </w:pPr>
      <w:bookmarkStart w:id="11" w:name="_Toc155520887"/>
      <w:r>
        <w:lastRenderedPageBreak/>
        <w:t>Spatial partitioning</w:t>
      </w:r>
      <w:bookmarkEnd w:id="11"/>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CA5D41B" w14:textId="25ED812A" w:rsidR="00763C59" w:rsidRDefault="00BA0BB4">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r w:rsidR="00B32DA9">
        <w:br/>
      </w:r>
      <w:r w:rsidR="001E7926">
        <w:t xml:space="preserve">Flat structures are the easiest to understand and implement. They divide the world in </w:t>
      </w:r>
      <w:r w:rsidR="00AC5FF0">
        <w:t>a grid</w:t>
      </w:r>
      <w:r w:rsidR="001E7926">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r w:rsidR="00B32DA9">
        <w:br/>
      </w:r>
      <w:r w:rsidR="00085A56">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rsidR="00085A56">
        <w:t xml:space="preserve"> and there are lots of empty spaces. The structure is more complicated to construct and update, but allows for faster evaluation of the data</w:t>
      </w:r>
      <w:r w:rsidR="00F56A06">
        <w:t xml:space="preserve"> in many cases</w:t>
      </w:r>
      <w:r w:rsidR="00085A56">
        <w:t>.</w:t>
      </w:r>
      <w:r w:rsidR="00112C1F">
        <w:t xml:space="preserve"> </w:t>
      </w:r>
      <w:r w:rsidR="00681006">
        <w:fldChar w:fldCharType="begin"/>
      </w:r>
      <w:r w:rsidR="0065113B">
        <w:instrText xml:space="preserve"> ADDIN ZOTERO_ITEM CSL_CITATION {"citationID":"VFMKJEDf","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681006">
        <w:fldChar w:fldCharType="separate"/>
      </w:r>
      <w:r w:rsidR="0065113B" w:rsidRPr="0065113B">
        <w:rPr>
          <w:rFonts w:ascii="Calibri" w:hAnsi="Calibri" w:cs="Calibri"/>
        </w:rPr>
        <w:t>[16], [17], [18], [19]</w:t>
      </w:r>
      <w:r w:rsidR="00681006">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2" w:name="_Toc155520888"/>
      <w:r>
        <w:lastRenderedPageBreak/>
        <w:t>Multithreading</w:t>
      </w:r>
      <w:bookmarkEnd w:id="12"/>
    </w:p>
    <w:p w14:paraId="18FB3F5E" w14:textId="36C5A0B4" w:rsidR="002D4805"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434DB02A" w14:textId="1ECC48C3" w:rsidR="00085A56" w:rsidRDefault="00A7512C" w:rsidP="00536F67">
      <w:r>
        <w:t xml:space="preserve">Unreal Engine provides classes that you can use to implement multithreading. </w:t>
      </w:r>
      <w:r w:rsidR="00837780">
        <w:t>For example you can create an FRunnable object to create a thread that executes a certain task. Or you can use ParallelFor to execute a for loop on multiple threads. Another example is using FCriticalSection to make sure that multiple threads can’t access the same piece of code at the same time.</w:t>
      </w:r>
      <w:r w:rsidR="00CE2CB7">
        <w:t xml:space="preserve"> As you can see, you don’t need to use the standard C++ implementations, you can use Unreal’s instead</w:t>
      </w:r>
      <w:r w:rsidR="008F57A2">
        <w:t xml:space="preserve"> </w:t>
      </w:r>
      <w:r w:rsidR="008F57A2">
        <w:fldChar w:fldCharType="begin"/>
      </w:r>
      <w:r w:rsidR="008F57A2">
        <w:instrText xml:space="preserve"> ADDIN ZOTERO_ITEM CSL_CITATION {"citationID":"Zs6AwHPW","properties":{"formattedCitation":"[20]","plainCitation":"[20]","noteIndex":0},"citationItems":[{"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schema":"https://github.com/citation-style-language/schema/raw/master/csl-citation.json"} </w:instrText>
      </w:r>
      <w:r w:rsidR="008F57A2">
        <w:fldChar w:fldCharType="separate"/>
      </w:r>
      <w:r w:rsidR="008F57A2" w:rsidRPr="008F57A2">
        <w:rPr>
          <w:rFonts w:ascii="Calibri" w:hAnsi="Calibri" w:cs="Calibri"/>
        </w:rPr>
        <w:t>[20]</w:t>
      </w:r>
      <w:r w:rsidR="008F57A2">
        <w:fldChar w:fldCharType="end"/>
      </w:r>
      <w:r w:rsidR="00CE2CB7">
        <w:t>.</w:t>
      </w:r>
      <w:r w:rsidR="000C4251">
        <w:br/>
      </w:r>
      <w:r w:rsidR="007C16EB">
        <w:t xml:space="preserve">The engine runs </w:t>
      </w:r>
      <w:r w:rsidR="0099315B">
        <w:t>a</w:t>
      </w:r>
      <w:r w:rsidR="007C16EB">
        <w:t xml:space="preserve"> few processes on a different thread by default, such as rendering</w:t>
      </w:r>
      <w:r w:rsidR="00D97F5B">
        <w:t>. But most game logic such as the game tick, runs on a single thread</w:t>
      </w:r>
      <w:r w:rsidR="00047DFC">
        <w:t>, so there is a lot of room for optimization there</w:t>
      </w:r>
      <w:r w:rsidR="008F57A2">
        <w:t xml:space="preserve"> </w:t>
      </w:r>
      <w:r w:rsidR="008F57A2">
        <w:fldChar w:fldCharType="begin"/>
      </w:r>
      <w:r w:rsidR="008F57A2">
        <w:instrText xml:space="preserve"> ADDIN ZOTERO_ITEM CSL_CITATION {"citationID":"edl2uYWB","properties":{"formattedCitation":"[21]","plainCitation":"[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schema":"https://github.com/citation-style-language/schema/raw/master/csl-citation.json"} </w:instrText>
      </w:r>
      <w:r w:rsidR="008F57A2">
        <w:fldChar w:fldCharType="separate"/>
      </w:r>
      <w:r w:rsidR="008F57A2" w:rsidRPr="008F57A2">
        <w:rPr>
          <w:rFonts w:ascii="Calibri" w:hAnsi="Calibri" w:cs="Calibri"/>
        </w:rPr>
        <w:t>[21]</w:t>
      </w:r>
      <w:r w:rsidR="008F57A2">
        <w:fldChar w:fldCharType="end"/>
      </w:r>
      <w:r w:rsidR="00047DFC">
        <w:t>.</w:t>
      </w:r>
      <w:r w:rsidR="000C4251">
        <w:br/>
      </w:r>
      <w:r w:rsidR="007C16EB">
        <w:t>An important thing to be aware of is that some functionality is required to run on the game thread, such as changing the location of actors.</w:t>
      </w:r>
      <w:r w:rsidR="00292095">
        <w:t xml:space="preserve"> This can limit the potential benefits of multithreadin</w:t>
      </w:r>
      <w:r w:rsidR="008F57A2">
        <w:t>g.</w:t>
      </w:r>
    </w:p>
    <w:p w14:paraId="6D7A4FF8" w14:textId="77777777" w:rsidR="008F57A2" w:rsidRPr="00536F67" w:rsidRDefault="008F57A2" w:rsidP="00536F67"/>
    <w:p w14:paraId="5E15C3C2" w14:textId="27E9CCA3" w:rsidR="00536F67" w:rsidRDefault="00536F67" w:rsidP="00536F67">
      <w:pPr>
        <w:pStyle w:val="Heading2"/>
        <w:numPr>
          <w:ilvl w:val="0"/>
          <w:numId w:val="34"/>
        </w:numPr>
      </w:pPr>
      <w:bookmarkStart w:id="13" w:name="_Toc155520890"/>
      <w:r>
        <w:t>Rendering</w:t>
      </w:r>
      <w:r w:rsidR="005E60EF">
        <w:t xml:space="preserve"> and </w:t>
      </w:r>
      <w:r>
        <w:t>animations</w:t>
      </w:r>
      <w:bookmarkEnd w:id="13"/>
    </w:p>
    <w:p w14:paraId="42636EC3" w14:textId="1CAA8F56" w:rsidR="00416EF6" w:rsidRDefault="00246978" w:rsidP="00246978">
      <w:r>
        <w:t>When working in a 3D game engine, rendering can be a potential bottleneck, especially when rendering a large amount of separate objects</w:t>
      </w:r>
      <w:r w:rsidR="00094373">
        <w:t xml:space="preserve"> </w:t>
      </w:r>
      <w:r w:rsidR="00094373">
        <w:fldChar w:fldCharType="begin"/>
      </w:r>
      <w:r w:rsidR="00094373">
        <w:instrText xml:space="preserve"> ADDIN ZOTERO_ITEM CSL_CITATION {"citationID":"EwahOxHV","properties":{"formattedCitation":"[11], [22]","plainCitation":"[11], [22]","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094373">
        <w:fldChar w:fldCharType="separate"/>
      </w:r>
      <w:r w:rsidR="00094373" w:rsidRPr="00094373">
        <w:rPr>
          <w:rFonts w:ascii="Calibri" w:hAnsi="Calibri" w:cs="Calibri"/>
        </w:rPr>
        <w:t>[11], [22]</w:t>
      </w:r>
      <w:r w:rsidR="00094373">
        <w:fldChar w:fldCharType="end"/>
      </w:r>
      <w:r w:rsidR="00E8425A">
        <w:t>.</w:t>
      </w:r>
      <w:r w:rsidR="00EB3F6E">
        <w:br/>
      </w:r>
      <w:r w:rsidR="00D6185A">
        <w:t>Along with rendering, animations can also take a lot of CPU frame time. Especially since skeletal animations are most commonly used, and require the CPU to evaluate the bones every frame</w:t>
      </w:r>
      <w:r w:rsidR="00F92B5C">
        <w:t xml:space="preserve"> </w:t>
      </w:r>
      <w:r w:rsidR="00F92B5C">
        <w:fldChar w:fldCharType="begin"/>
      </w:r>
      <w:r w:rsidR="00F92B5C">
        <w:instrText xml:space="preserve"> ADDIN ZOTERO_ITEM CSL_CITATION {"citationID":"JomSLe50","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F92B5C">
        <w:fldChar w:fldCharType="separate"/>
      </w:r>
      <w:r w:rsidR="00F92B5C" w:rsidRPr="00F92B5C">
        <w:rPr>
          <w:rFonts w:ascii="Calibri" w:hAnsi="Calibri" w:cs="Calibri"/>
        </w:rPr>
        <w:t>[23]</w:t>
      </w:r>
      <w:r w:rsidR="00F92B5C">
        <w:fldChar w:fldCharType="end"/>
      </w:r>
      <w:r w:rsidR="00D6185A">
        <w:t>.</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4" w:name="_Toc155520891"/>
      <w:r>
        <w:t>Niagara</w:t>
      </w:r>
      <w:bookmarkEnd w:id="14"/>
    </w:p>
    <w:p w14:paraId="2FCC4A36" w14:textId="53BF036A"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65113B">
        <w:instrText xml:space="preserve"> ADDIN ZOTERO_ITEM CSL_CITATION {"citationID":"tBZtyJBB","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65113B" w:rsidRPr="0065113B">
        <w:rPr>
          <w:rFonts w:ascii="Calibri" w:hAnsi="Calibri" w:cs="Calibri"/>
        </w:rPr>
        <w:t>[23]</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0E048B47" w:rsidR="00931C23" w:rsidRDefault="004B44CA" w:rsidP="004B44CA">
      <w:pPr>
        <w:pStyle w:val="Caption"/>
      </w:pPr>
      <w:bookmarkStart w:id="15" w:name="_Toc155551499"/>
      <w:r>
        <w:t xml:space="preserve">Figure </w:t>
      </w:r>
      <w:r w:rsidR="00000000">
        <w:fldChar w:fldCharType="begin"/>
      </w:r>
      <w:r w:rsidR="00000000">
        <w:instrText xml:space="preserve"> SEQ Figure \* ARABIC </w:instrText>
      </w:r>
      <w:r w:rsidR="00000000">
        <w:fldChar w:fldCharType="separate"/>
      </w:r>
      <w:r w:rsidR="007F2D32">
        <w:rPr>
          <w:noProof/>
        </w:rPr>
        <w:t>3</w:t>
      </w:r>
      <w:r w:rsidR="00000000">
        <w:rPr>
          <w:noProof/>
        </w:rPr>
        <w:fldChar w:fldCharType="end"/>
      </w:r>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5"/>
      <w:r w:rsidR="00A43250">
        <w:t xml:space="preserve"> </w:t>
      </w:r>
      <w:r w:rsidR="00A43250">
        <w:fldChar w:fldCharType="begin"/>
      </w:r>
      <w:r w:rsidR="0065113B">
        <w:instrText xml:space="preserve"> ADDIN ZOTERO_ITEM CSL_CITATION {"citationID":"AiM2Niiz","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65113B" w:rsidRPr="0065113B">
        <w:rPr>
          <w:rFonts w:ascii="Calibri" w:hAnsi="Calibri" w:cs="Calibri"/>
        </w:rPr>
        <w:t>[23]</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6" w:name="_Toc155520892"/>
      <w:r>
        <w:t>Animation Budget</w:t>
      </w:r>
      <w:r w:rsidR="00D2615A">
        <w:t xml:space="preserve"> Allocator</w:t>
      </w:r>
      <w:bookmarkEnd w:id="16"/>
    </w:p>
    <w:p w14:paraId="5BDC9EE2" w14:textId="0CD3A338" w:rsidR="002C5209" w:rsidRDefault="00D6185A" w:rsidP="00246978">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r w:rsidR="00C840DC">
        <w:br/>
      </w:r>
      <w:r w:rsidR="002C5209">
        <w:t>This system is perfect for when you have more than average, but still relatively small amounts of skeletal meshes.</w:t>
      </w:r>
      <w:r w:rsidR="00C840DC">
        <w:t xml:space="preserve"> </w:t>
      </w:r>
      <w:r w:rsidR="00A43250">
        <w:fldChar w:fldCharType="begin"/>
      </w:r>
      <w:r w:rsidR="0065113B">
        <w:instrText xml:space="preserve"> ADDIN ZOTERO_ITEM CSL_CITATION {"citationID":"eqdJem5u","properties":{"formattedCitation":"[24]","plainCitation":"[24]","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rsidR="00A43250">
        <w:fldChar w:fldCharType="separate"/>
      </w:r>
      <w:r w:rsidR="0065113B" w:rsidRPr="0065113B">
        <w:rPr>
          <w:rFonts w:ascii="Calibri" w:hAnsi="Calibri" w:cs="Calibri"/>
        </w:rPr>
        <w:t>[24]</w:t>
      </w:r>
      <w:r w:rsidR="00A43250">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7" w:name="_Toc155520893"/>
      <w:r>
        <w:t>Animation Sharing</w:t>
      </w:r>
      <w:bookmarkEnd w:id="17"/>
    </w:p>
    <w:p w14:paraId="13DB45BE" w14:textId="35E82DA1" w:rsidR="00763C59" w:rsidRDefault="002C5209" w:rsidP="00763C59">
      <w:r>
        <w:t>Animation sharing is another system Unreal Engine has available to help optimize skeletal mesh</w:t>
      </w:r>
      <w:r w:rsidR="004A7BDF">
        <w:t xml:space="preserve"> animations</w:t>
      </w:r>
      <w:r>
        <w:t>.</w:t>
      </w:r>
      <w:r w:rsidR="00B86B2F">
        <w:br/>
      </w:r>
      <w:r w:rsidR="00725D2F">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r w:rsidR="002D3614">
        <w:br/>
      </w:r>
      <w:r w:rsidR="00725D2F">
        <w:t>This system requires a bit of work to set up correctly, especially if you want it to seem as if each mesh has their own animation or you want to use animations that trigger on certain events, like attacking</w:t>
      </w:r>
      <w:r w:rsidR="00C840DC">
        <w:t xml:space="preserve"> </w:t>
      </w:r>
      <w:r w:rsidR="00763C59">
        <w:fldChar w:fldCharType="begin"/>
      </w:r>
      <w:r w:rsidR="0065113B">
        <w:instrText xml:space="preserve"> ADDIN ZOTERO_ITEM CSL_CITATION {"citationID":"8yTkU7uJ","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763C59">
        <w:fldChar w:fldCharType="separate"/>
      </w:r>
      <w:r w:rsidR="0065113B" w:rsidRPr="0065113B">
        <w:rPr>
          <w:rFonts w:ascii="Calibri" w:hAnsi="Calibri" w:cs="Calibri"/>
        </w:rPr>
        <w:t>[25]</w:t>
      </w:r>
      <w:r w:rsidR="00763C59">
        <w:fldChar w:fldCharType="end"/>
      </w:r>
      <w:r w:rsidR="00C840DC">
        <w:t>.</w:t>
      </w:r>
    </w:p>
    <w:p w14:paraId="63F966E3" w14:textId="3D252991" w:rsidR="005634A3" w:rsidRDefault="005634A3" w:rsidP="005634A3">
      <w:pPr>
        <w:pStyle w:val="Heading3"/>
        <w:numPr>
          <w:ilvl w:val="1"/>
          <w:numId w:val="34"/>
        </w:numPr>
      </w:pPr>
      <w:bookmarkStart w:id="18" w:name="_Toc155520894"/>
      <w:r>
        <w:lastRenderedPageBreak/>
        <w:t>Vertex Animations</w:t>
      </w:r>
      <w:bookmarkEnd w:id="18"/>
    </w:p>
    <w:p w14:paraId="0363F3BB" w14:textId="77B1DB6B" w:rsidR="00536F67" w:rsidRDefault="00DF21B5" w:rsidP="00536F67">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r w:rsidR="00127EA7">
        <w:br/>
      </w:r>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r w:rsidR="00127EA7">
        <w:br/>
      </w:r>
      <w:r w:rsidR="00F46E96">
        <w:t>Unreal Engine has a plugin called AnimToTexture, that allows you to bake animation sequences to textures.</w:t>
      </w:r>
      <w:r w:rsidR="00127EA7">
        <w:t xml:space="preserve"> </w:t>
      </w:r>
      <w:r w:rsidR="00A43250">
        <w:fldChar w:fldCharType="begin"/>
      </w:r>
      <w:r w:rsidR="0065113B">
        <w:instrText xml:space="preserve"> ADDIN ZOTERO_ITEM CSL_CITATION {"citationID":"7sSheVuz","properties":{"formattedCitation":"[23], [26]","plainCitation":"[23], [26]","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rsidR="00A43250">
        <w:fldChar w:fldCharType="separate"/>
      </w:r>
      <w:r w:rsidR="0065113B" w:rsidRPr="0065113B">
        <w:rPr>
          <w:rFonts w:ascii="Calibri" w:hAnsi="Calibri" w:cs="Calibri"/>
        </w:rPr>
        <w:t>[23], [26]</w:t>
      </w:r>
      <w:r w:rsidR="00A43250">
        <w:fldChar w:fldCharType="end"/>
      </w:r>
    </w:p>
    <w:p w14:paraId="7077178B" w14:textId="77777777" w:rsidR="00127EA7" w:rsidRDefault="00127EA7" w:rsidP="00536F67"/>
    <w:p w14:paraId="147E555D" w14:textId="00DC1C8F" w:rsidR="005634A3" w:rsidRDefault="00536F67" w:rsidP="002D4805">
      <w:pPr>
        <w:pStyle w:val="Heading2"/>
        <w:numPr>
          <w:ilvl w:val="0"/>
          <w:numId w:val="34"/>
        </w:numPr>
      </w:pPr>
      <w:bookmarkStart w:id="19" w:name="_Toc155520895"/>
      <w:r>
        <w:t>GPU programming</w:t>
      </w:r>
      <w:bookmarkEnd w:id="19"/>
    </w:p>
    <w:p w14:paraId="04BB927D" w14:textId="00109426"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r w:rsidR="00FD1BE9">
        <w:br/>
      </w:r>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7"/>
                    <a:stretch>
                      <a:fillRect/>
                    </a:stretch>
                  </pic:blipFill>
                  <pic:spPr>
                    <a:xfrm>
                      <a:off x="0" y="0"/>
                      <a:ext cx="5943600" cy="3343275"/>
                    </a:xfrm>
                    <a:prstGeom prst="rect">
                      <a:avLst/>
                    </a:prstGeom>
                  </pic:spPr>
                </pic:pic>
              </a:graphicData>
            </a:graphic>
          </wp:inline>
        </w:drawing>
      </w:r>
    </w:p>
    <w:p w14:paraId="3235C653" w14:textId="203EAD5A" w:rsidR="00931C23" w:rsidRDefault="00985E32" w:rsidP="00985E32">
      <w:pPr>
        <w:pStyle w:val="Caption"/>
      </w:pPr>
      <w:bookmarkStart w:id="20" w:name="_Toc155551501"/>
      <w:r>
        <w:t xml:space="preserve">Figure </w:t>
      </w:r>
      <w:r w:rsidR="00000000">
        <w:fldChar w:fldCharType="begin"/>
      </w:r>
      <w:r w:rsidR="00000000">
        <w:instrText xml:space="preserve"> SEQ Figure \* ARABIC </w:instrText>
      </w:r>
      <w:r w:rsidR="00000000">
        <w:fldChar w:fldCharType="separate"/>
      </w:r>
      <w:r w:rsidR="007F2D32">
        <w:rPr>
          <w:noProof/>
        </w:rPr>
        <w:t>4</w:t>
      </w:r>
      <w:r w:rsidR="00000000">
        <w:rPr>
          <w:noProof/>
        </w:rPr>
        <w:fldChar w:fldCharType="end"/>
      </w:r>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r>
        <w:t>BrilliantGameStudios</w:t>
      </w:r>
      <w:r w:rsidRPr="004533C0">
        <w:t>)</w:t>
      </w:r>
      <w:bookmarkEnd w:id="20"/>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r w:rsidR="00EC3D07">
        <w:fldChar w:fldCharType="end"/>
      </w:r>
    </w:p>
    <w:p w14:paraId="1DCDF126" w14:textId="79192E59" w:rsidR="005634A3" w:rsidRDefault="005634A3" w:rsidP="005634A3">
      <w:pPr>
        <w:pStyle w:val="Heading3"/>
        <w:numPr>
          <w:ilvl w:val="1"/>
          <w:numId w:val="34"/>
        </w:numPr>
      </w:pPr>
      <w:bookmarkStart w:id="21" w:name="_Toc155520896"/>
      <w:r>
        <w:lastRenderedPageBreak/>
        <w:t>Compute Shaders</w:t>
      </w:r>
      <w:bookmarkEnd w:id="21"/>
    </w:p>
    <w:p w14:paraId="00849727" w14:textId="0347E937" w:rsidR="00A43250" w:rsidRDefault="00606AB0" w:rsidP="00246978">
      <w:r>
        <w:t>Compute shaders are shaders that instead of rendering, are used for computations</w:t>
      </w:r>
      <w:r w:rsidR="007C0891">
        <w:t>. They work very similar to normal shaders, except that their output is not used for rendering.</w:t>
      </w:r>
      <w:r w:rsidR="00F40BC9">
        <w:br/>
      </w:r>
      <w:r w:rsidR="007C0891">
        <w:t>Because they run on the GPU, they can do some operations much more efficient than the CPU. They also run on a separate thread, so they won’t block the thread from which you call them</w:t>
      </w:r>
      <w:r w:rsidR="00672213">
        <w:t>.</w:t>
      </w:r>
      <w:r w:rsidR="00F40BC9">
        <w:t xml:space="preserve"> </w:t>
      </w:r>
      <w:r w:rsidR="00A43250">
        <w:fldChar w:fldCharType="begin"/>
      </w:r>
      <w:r w:rsidR="00F110D8">
        <w:instrText xml:space="preserve"> ADDIN ZOTERO_ITEM CSL_CITATION {"citationID":"GIvcAX5H","properties":{"formattedCitation":"[27], [28], [29], [30], [31]","plainCitation":"[27], [28], [29], [30], [31]","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id":811,"uris":["http://zotero.org/users/12779847/items/MXAV6UGE"],"itemData":{"id":811,"type":"webpage","title":"Compute Shader - OpenGL Wiki","URL":"https://www.khronos.org/opengl/wiki/Compute_Shader","accessed":{"date-parts":[["2024",1,13]]}}},{"id":812,"uris":["http://zotero.org/users/12779847/items/5Z7ED26J"],"itemData":{"id":812,"type":"webpage","abstract":"A compute shader is a programmable shader stage that expands Microsoft Direct3D 11 beyond graphics programming. The compute shader technology is also known as the DirectCompute technology.","language":"en-us","title":"Compute Shader Overview - Win32 apps","URL":"https://learn.microsoft.com/en-us/windows/win32/direct3d11/direct3d-11-advanced-stages-compute-shader","author":[{"literal":"stevewhims"}],"accessed":{"date-parts":[["2024",1,13]]},"issued":{"date-parts":[["2021",4,9]]}},"label":"page"}],"schema":"https://github.com/citation-style-language/schema/raw/master/csl-citation.json"} </w:instrText>
      </w:r>
      <w:r w:rsidR="00A43250">
        <w:fldChar w:fldCharType="separate"/>
      </w:r>
      <w:r w:rsidR="00F110D8" w:rsidRPr="00F110D8">
        <w:rPr>
          <w:rFonts w:ascii="Calibri" w:hAnsi="Calibri" w:cs="Calibri"/>
        </w:rPr>
        <w:t>[27], [28], [29], [30], [31]</w:t>
      </w:r>
      <w:r w:rsidR="00A43250">
        <w:fldChar w:fldCharType="end"/>
      </w:r>
    </w:p>
    <w:p w14:paraId="6AF87B67" w14:textId="3D116015" w:rsidR="00F42B88" w:rsidRDefault="00F42B88"/>
    <w:p w14:paraId="3F160C54" w14:textId="77777777" w:rsidR="007C0891" w:rsidRDefault="005634A3" w:rsidP="005634A3">
      <w:pPr>
        <w:pStyle w:val="Heading3"/>
        <w:numPr>
          <w:ilvl w:val="1"/>
          <w:numId w:val="34"/>
        </w:numPr>
      </w:pPr>
      <w:bookmarkStart w:id="22" w:name="_Toc155520897"/>
      <w:r>
        <w:t>CUDA</w:t>
      </w:r>
      <w:bookmarkEnd w:id="22"/>
    </w:p>
    <w:p w14:paraId="69880323" w14:textId="63B8429B"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r w:rsidR="000F54D2">
        <w:br/>
      </w:r>
      <w:r w:rsidR="009E6753">
        <w:t>Since this is developed by Nvidia, it will only run on Nvidia GPUs.</w:t>
      </w:r>
      <w:r w:rsidR="00A43250" w:rsidRPr="007C0891">
        <w:t xml:space="preserve"> </w:t>
      </w:r>
      <w:r w:rsidR="00A43250">
        <w:fldChar w:fldCharType="begin"/>
      </w:r>
      <w:r w:rsidR="00F110D8">
        <w:instrText xml:space="preserve"> ADDIN ZOTERO_ITEM CSL_CITATION {"citationID":"D65TwaB6","properties":{"formattedCitation":"[32], [33], [34], [35]","plainCitation":"[32], [33], [34], [3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rsidR="00A43250">
        <w:fldChar w:fldCharType="separate"/>
      </w:r>
      <w:r w:rsidR="00F110D8" w:rsidRPr="00F110D8">
        <w:rPr>
          <w:rFonts w:ascii="Calibri" w:hAnsi="Calibri" w:cs="Calibri"/>
        </w:rPr>
        <w:t>[32], [33], [34], [35]</w:t>
      </w:r>
      <w:r w:rsidR="00A43250">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7AB79DBC" w14:textId="64448DFA" w:rsidR="00356630" w:rsidRDefault="007C0891" w:rsidP="00356630">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8" w:history="1">
        <w:r w:rsidR="009E6753" w:rsidRPr="009E6753">
          <w:t>Khronos Group</w:t>
        </w:r>
      </w:hyperlink>
      <w:r w:rsidR="009E6753">
        <w:t>.</w:t>
      </w:r>
      <w:r w:rsidR="00FB51E0">
        <w:t xml:space="preserve"> It is a more general parallel programming API, but its main use is GPU programming.</w:t>
      </w:r>
      <w:r w:rsidR="000F54D2">
        <w:t xml:space="preserve"> </w:t>
      </w:r>
      <w:r w:rsidR="00356630">
        <w:fldChar w:fldCharType="begin"/>
      </w:r>
      <w:r w:rsidR="00F110D8">
        <w:instrText xml:space="preserve"> ADDIN ZOTERO_ITEM CSL_CITATION {"citationID":"88aGUMZv","properties":{"formattedCitation":"[27], [28], [29], [36], [37], [38]","plainCitation":"[27], [28], [29], [36], [37], [38]","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356630">
        <w:fldChar w:fldCharType="separate"/>
      </w:r>
      <w:r w:rsidR="00F110D8" w:rsidRPr="00F110D8">
        <w:rPr>
          <w:rFonts w:ascii="Calibri" w:hAnsi="Calibri" w:cs="Calibri"/>
        </w:rPr>
        <w:t>[27], [28], [29], [36], [37], [38]</w:t>
      </w:r>
      <w:r w:rsidR="00356630">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EEC4B49" w14:textId="280F28AA" w:rsidR="00356630" w:rsidRDefault="00356630" w:rsidP="00356630">
      <w:r>
        <w:t>Unreal Engine has native support for using compute shaders, though it is not an extensively explored topic.</w:t>
      </w:r>
      <w:r w:rsidR="008F1166">
        <w:br/>
      </w:r>
      <w:r>
        <w:t>There are also plugins available for using CUDA and OpenCL, but there is also not a lot of information available about them.</w:t>
      </w:r>
      <w:r w:rsidR="000F54D2">
        <w:t xml:space="preserve"> </w:t>
      </w:r>
      <w:r>
        <w:fldChar w:fldCharType="begin"/>
      </w:r>
      <w:r w:rsidR="00F110D8">
        <w:instrText xml:space="preserve"> ADDIN ZOTERO_ITEM CSL_CITATION {"citationID":"f5YYXOZf","properties":{"formattedCitation":"[39], [40], [41], [42]","plainCitation":"[39], [40], [41], [42]","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F110D8">
        <w:rPr>
          <w:rFonts w:ascii="MS Mincho" w:eastAsia="MS Mincho" w:hAnsi="MS Mincho" w:cs="MS Mincho" w:hint="eastAsia"/>
        </w:rPr>
        <w:instrText>関数を</w:instrText>
      </w:r>
      <w:r w:rsidR="00F110D8">
        <w:instrText>Unreal Engine 4</w:instrText>
      </w:r>
      <w:r w:rsidR="00F110D8">
        <w:rPr>
          <w:rFonts w:ascii="MS Mincho" w:eastAsia="MS Mincho" w:hAnsi="MS Mincho" w:cs="MS Mincho" w:hint="eastAsia"/>
        </w:rPr>
        <w:instrText>で用いる</w:instrText>
      </w:r>
      <w:r w:rsidR="00F110D8">
        <w:instrText xml:space="preserve"> – </w:instrText>
      </w:r>
      <w:r w:rsidR="00F110D8">
        <w:rPr>
          <w:rFonts w:ascii="MS Mincho" w:eastAsia="MS Mincho" w:hAnsi="MS Mincho" w:cs="MS Mincho" w:hint="eastAsia"/>
        </w:rPr>
        <w:instrText>サイアメント技術メモ</w:instrText>
      </w:r>
      <w:r w:rsidR="00F110D8">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F110D8" w:rsidRPr="00F110D8">
        <w:rPr>
          <w:rFonts w:ascii="Calibri" w:hAnsi="Calibri" w:cs="Calibri"/>
        </w:rPr>
        <w:t>[39], [40], [41], [42]</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19"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0"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6E733819"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F110D8">
        <w:instrText xml:space="preserve"> ADDIN ZOTERO_ITEM CSL_CITATION {"citationID":"L4xdYMQV","properties":{"formattedCitation":"[43]","plainCitation":"[43]","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F110D8" w:rsidRPr="00F110D8">
        <w:rPr>
          <w:rFonts w:ascii="Calibri" w:hAnsi="Calibri" w:cs="Calibri"/>
        </w:rPr>
        <w:t>[43]</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1"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2ABE2543" w:rsidR="009726B0" w:rsidRDefault="009726B0" w:rsidP="006A6EFB">
      <w:pPr>
        <w:pStyle w:val="Heading3"/>
        <w:numPr>
          <w:ilvl w:val="1"/>
          <w:numId w:val="40"/>
        </w:numPr>
      </w:pPr>
      <w:bookmarkStart w:id="28" w:name="_Toc155520903"/>
      <w:r>
        <w:t>Measurements</w:t>
      </w:r>
      <w:bookmarkEnd w:id="28"/>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60EDF0CF"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r w:rsidR="00820B1A">
        <w:t xml:space="preserve"> </w:t>
      </w:r>
      <w:r w:rsidR="00820B1A">
        <w:fldChar w:fldCharType="begin"/>
      </w:r>
      <w:r w:rsidR="00820B1A">
        <w:instrText xml:space="preserve"> ADDIN ZOTERO_ITEM CSL_CITATION {"citationID":"ZgHLvEoZ","properties":{"formattedCitation":"[22], [44]","plainCitation":"[22], [44]","noteIndex":0},"citationItems":[{"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label":"page"}],"schema":"https://github.com/citation-style-language/schema/raw/master/csl-citation.json"} </w:instrText>
      </w:r>
      <w:r w:rsidR="00820B1A">
        <w:fldChar w:fldCharType="separate"/>
      </w:r>
      <w:r w:rsidR="00820B1A" w:rsidRPr="00820B1A">
        <w:rPr>
          <w:rFonts w:ascii="Calibri" w:hAnsi="Calibri" w:cs="Calibri"/>
        </w:rPr>
        <w:t>[22], [44]</w:t>
      </w:r>
      <w:r w:rsidR="00820B1A">
        <w:fldChar w:fldCharType="end"/>
      </w:r>
      <w:r w:rsidR="00350C2B">
        <w:t>.</w:t>
      </w:r>
    </w:p>
    <w:p w14:paraId="3FC1ECAA" w14:textId="462F26F8" w:rsidR="00E433A0" w:rsidRDefault="009726B0" w:rsidP="0005783E">
      <w:r>
        <w:t>We will record from the start of the battle (after spawning in the units), until one side has lost all their units. Meanwhile the camera will stay static, to eliminate any variance that could be caused by culling, LODs…</w:t>
      </w:r>
      <w:r w:rsidR="005E3A15">
        <w:br/>
      </w:r>
      <w:r w:rsidR="00731783">
        <w:t xml:space="preserve">We will use the frame at </w:t>
      </w:r>
      <w:r w:rsidR="005B5790">
        <w:t>1</w:t>
      </w:r>
      <w:r w:rsidR="00731783">
        <w:t xml:space="preserve">0 seconds into the battle </w:t>
      </w:r>
      <w:r w:rsidR="004C7BDD">
        <w:t>for our comparisons</w:t>
      </w:r>
      <w:r w:rsidR="0005783E">
        <w:t>.</w:t>
      </w:r>
      <w:r w:rsidR="00FB5215">
        <w:t xml:space="preserve"> Unless that frame has some irregular</w:t>
      </w:r>
      <w:r w:rsidR="00494C6A">
        <w:t xml:space="preserve"> frame time spike</w:t>
      </w:r>
      <w:r w:rsidR="00FB5215">
        <w:t>, then we take the next frame.</w:t>
      </w:r>
      <w:r w:rsidR="00BC6ACD">
        <w:t xml:space="preserve"> We do this because frame times will differ a lot over time, and we want to accurately compare between all implementations.</w:t>
      </w:r>
      <w:r w:rsidR="00407B48">
        <w:br/>
      </w:r>
      <w:r w:rsidR="00E433A0">
        <w:t>The goal is not to have super precise measurements</w:t>
      </w:r>
      <w:r w:rsidR="00DD107B">
        <w:t xml:space="preserve"> with exact numbers</w:t>
      </w:r>
      <w:r w:rsidR="00E433A0">
        <w:t xml:space="preserve">. Instead, we want to get a general idea of where we should optimize and </w:t>
      </w:r>
      <w:r w:rsidR="00DD107B">
        <w:t>which</w:t>
      </w:r>
      <w:r w:rsidR="00E433A0">
        <w:t xml:space="preserve"> techniques have a noticeable impact</w:t>
      </w:r>
      <w:r w:rsidR="00DD107B">
        <w:t xml:space="preserve"> on which aspect</w:t>
      </w:r>
      <w:r w:rsidR="005042E6">
        <w:t>s</w:t>
      </w:r>
      <w:r w:rsidR="00DD107B">
        <w:t xml:space="preserve"> of the game</w:t>
      </w:r>
      <w:r w:rsidR="00E433A0">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3D75FC19" w:rsidR="002839ED" w:rsidRDefault="002839ED" w:rsidP="00350C2B">
      <w:r>
        <w:t>We create a unit</w:t>
      </w:r>
      <w:r w:rsidR="00073E6B">
        <w:t xml:space="preserve"> </w:t>
      </w:r>
      <w:r>
        <w:t>manager as a component of the game</w:t>
      </w:r>
      <w:r w:rsidR="00CA50D8">
        <w:t xml:space="preserve"> </w:t>
      </w:r>
      <w:r>
        <w:t xml:space="preserv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7B7265">
        <w:t xml:space="preserve"> This</w:t>
      </w:r>
      <w:r w:rsidR="009C4B74">
        <w:t xml:space="preserve"> </w:t>
      </w:r>
      <w:r w:rsidR="007B7265">
        <w:t>e</w:t>
      </w:r>
      <w:r w:rsidR="009C4B74">
        <w:t>nsur</w:t>
      </w:r>
      <w:r w:rsidR="007B7265">
        <w:t>es that</w:t>
      </w:r>
      <w:r w:rsidR="009C4B74">
        <w:t xml:space="preserve"> the</w:t>
      </w:r>
      <w:r w:rsidR="00876848">
        <w:t xml:space="preserve"> units</w:t>
      </w:r>
      <w:r w:rsidR="009C4B74">
        <w:t xml:space="preserve"> don’t target allies</w:t>
      </w:r>
      <w:r w:rsidR="001D43C3">
        <w:t>, and reduc</w:t>
      </w:r>
      <w:r w:rsidR="007B7265">
        <w:t>es</w:t>
      </w:r>
      <w:r w:rsidR="001D43C3">
        <w:t xml:space="preserve"> the amount they have to look through.</w:t>
      </w:r>
    </w:p>
    <w:p w14:paraId="227FDA86" w14:textId="77777777" w:rsidR="00985E32" w:rsidRPr="00985E32" w:rsidRDefault="00985E32" w:rsidP="00985E32"/>
    <w:p w14:paraId="1DF71CA6" w14:textId="0AA5909A" w:rsidR="0075011F" w:rsidRDefault="0075011F" w:rsidP="00350C2B">
      <w:r>
        <w:lastRenderedPageBreak/>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0240B5D7"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r w:rsidR="00C92400">
        <w:t>, like in</w:t>
      </w:r>
      <w:r w:rsidR="00844CBB">
        <w:t xml:space="preserve"> </w:t>
      </w:r>
      <w:r w:rsidR="00844CBB">
        <w:fldChar w:fldCharType="begin"/>
      </w:r>
      <w:r w:rsidR="00844CBB">
        <w:instrText xml:space="preserve"> REF _Ref156039480 \h </w:instrText>
      </w:r>
      <w:r w:rsidR="00844CBB">
        <w:fldChar w:fldCharType="separate"/>
      </w:r>
      <w:r w:rsidR="00844CBB">
        <w:t xml:space="preserve">Code snippet </w:t>
      </w:r>
      <w:r w:rsidR="00844CBB">
        <w:rPr>
          <w:noProof/>
        </w:rPr>
        <w:t>1</w:t>
      </w:r>
      <w:r w:rsidR="00844CBB">
        <w:t>: Acquiring the closest target</w:t>
      </w:r>
      <w:r w:rsidR="00844CBB">
        <w:fldChar w:fldCharType="end"/>
      </w:r>
      <w:r w:rsidR="00C92400">
        <w:t>.</w:t>
      </w:r>
    </w:p>
    <w:p w14:paraId="7A8B1C94" w14:textId="77777777"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D45420" w14:textId="578843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w:t>
      </w:r>
    </w:p>
    <w:p w14:paraId="7DAC1AED" w14:textId="21A4F7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AActor</w:t>
      </w:r>
      <w:r>
        <w:rPr>
          <w:rFonts w:ascii="Cascadia Mono" w:hAnsi="Cascadia Mono" w:cs="Cascadia Mono"/>
          <w:color w:val="000000"/>
          <w:sz w:val="19"/>
          <w:szCs w:val="19"/>
          <w:lang w:val="en-GB"/>
        </w:rPr>
        <w:t>* Actor : UnitManager-&gt;GetAllEnemyUnits(TeamId))</w:t>
      </w:r>
    </w:p>
    <w:p w14:paraId="4E91E4FE" w14:textId="50CA456E"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E0AB785" w14:textId="3A5C0A3C" w:rsidR="003D7FB6" w:rsidRDefault="003D7FB6" w:rsidP="00A611FA">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GetOwner()-&gt;GetActorLocation(), Actor-&gt;GetActorLocation());</w:t>
      </w:r>
    </w:p>
    <w:p w14:paraId="0C2F3B97" w14:textId="0D3B6345"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TargetDistanceSqr)</w:t>
      </w:r>
    </w:p>
    <w:p w14:paraId="0B0DD445" w14:textId="7801742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950853" w14:textId="6AD25D5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 = Actor;</w:t>
      </w:r>
    </w:p>
    <w:p w14:paraId="6C6D26E6" w14:textId="235332E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DistanceSqr = DistanceSqr;</w:t>
      </w:r>
    </w:p>
    <w:p w14:paraId="327A4216" w14:textId="49D4F4ED"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17461BA3" w14:textId="09C5119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779F074A" w14:textId="6840EAD4"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p>
    <w:p w14:paraId="2AE7A23D" w14:textId="1D7DB576"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1347B77C" w14:textId="7AA73FA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156C1CD" w14:textId="7D4247C1"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3855A054" w14:textId="72C79FA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ClosestTargetDistanceSqr = 0;</w:t>
      </w:r>
    </w:p>
    <w:p w14:paraId="47F47B99" w14:textId="6F441909"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ClosestTarget = </w:t>
      </w:r>
      <w:r>
        <w:rPr>
          <w:rFonts w:ascii="Cascadia Mono" w:hAnsi="Cascadia Mono" w:cs="Cascadia Mono"/>
          <w:color w:val="0000FF"/>
          <w:sz w:val="19"/>
          <w:szCs w:val="19"/>
          <w:lang w:val="en-GB"/>
        </w:rPr>
        <w:t>nullptr</w:t>
      </w:r>
      <w:r>
        <w:rPr>
          <w:rFonts w:ascii="Cascadia Mono" w:hAnsi="Cascadia Mono" w:cs="Cascadia Mono"/>
          <w:color w:val="000000"/>
          <w:sz w:val="19"/>
          <w:szCs w:val="19"/>
          <w:lang w:val="en-GB"/>
        </w:rPr>
        <w:t>;</w:t>
      </w:r>
    </w:p>
    <w:p w14:paraId="4A75FA85" w14:textId="228172F8" w:rsidR="00BF5191" w:rsidRDefault="003D7FB6" w:rsidP="003D7FB6">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1353169" w14:textId="1954AC44" w:rsidR="00A611FA" w:rsidRDefault="00A611FA" w:rsidP="00A611FA">
      <w:pPr>
        <w:pStyle w:val="Caption"/>
      </w:pPr>
      <w:bookmarkStart w:id="31" w:name="_Ref156039435"/>
      <w:bookmarkStart w:id="32" w:name="_Ref156039480"/>
      <w:r>
        <w:t xml:space="preserve">Code snippet </w:t>
      </w:r>
      <w:r>
        <w:fldChar w:fldCharType="begin"/>
      </w:r>
      <w:r>
        <w:instrText xml:space="preserve"> SEQ Code_snippet \* ARABIC </w:instrText>
      </w:r>
      <w:r>
        <w:fldChar w:fldCharType="separate"/>
      </w:r>
      <w:r w:rsidR="00F14856">
        <w:rPr>
          <w:noProof/>
        </w:rPr>
        <w:t>1</w:t>
      </w:r>
      <w:r>
        <w:fldChar w:fldCharType="end"/>
      </w:r>
      <w:bookmarkEnd w:id="31"/>
      <w:r>
        <w:t>: Acquiring the closest target</w:t>
      </w:r>
      <w:bookmarkEnd w:id="32"/>
    </w:p>
    <w:p w14:paraId="75B5BE31" w14:textId="77777777" w:rsidR="006413DC" w:rsidRPr="00BF5191" w:rsidRDefault="006413DC"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211EE0A9"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w:t>
      </w:r>
      <w:r w:rsidR="00A350A0">
        <w:t xml:space="preserve">. If we use the AIcontroller MoveTo functions, it will </w:t>
      </w:r>
      <w:r>
        <w:t>follow a path on the nav</w:t>
      </w:r>
      <w:r w:rsidR="006E149C">
        <w:t xml:space="preserve">igation </w:t>
      </w:r>
      <w:r>
        <w:t>mesh.</w:t>
      </w:r>
      <w:r>
        <w:br/>
        <w:t>Otherwise, stop all movement.</w:t>
      </w:r>
    </w:p>
    <w:p w14:paraId="2D5BADB5" w14:textId="70B03135" w:rsidR="007F2D32" w:rsidRPr="007F2D32" w:rsidRDefault="001326B5" w:rsidP="007F2D32">
      <w:r>
        <w:br w:type="page"/>
      </w:r>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29BBC746" w:rsidR="00F5228D" w:rsidRDefault="00F5228D" w:rsidP="00350C2B">
      <w:r>
        <w:t>Holds the current health amount.</w:t>
      </w:r>
      <w:r>
        <w:br/>
        <w:t>Has a function that subtracts health, and broadcasts a delegate event when health reaches zero or below.</w:t>
      </w:r>
      <w:r w:rsidR="005A2FA6">
        <w:t xml:space="preserve"> This delegate is used to disable tick on all the components of the actor.</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7A4C1788" w14:textId="77777777" w:rsidR="007F2D32" w:rsidRDefault="007F2D32" w:rsidP="007F2D32">
      <w:pPr>
        <w:keepNext/>
      </w:pPr>
      <w:r w:rsidRPr="007F2D32">
        <w:drawing>
          <wp:inline distT="0" distB="0" distL="0" distR="0" wp14:anchorId="44135743" wp14:editId="4179AAB7">
            <wp:extent cx="3794760" cy="2342221"/>
            <wp:effectExtent l="0" t="0" r="0" b="1270"/>
            <wp:docPr id="9075592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59274" name="Picture 1" descr="A screenshot of a computer&#10;&#10;Description automatically generated"/>
                    <pic:cNvPicPr/>
                  </pic:nvPicPr>
                  <pic:blipFill>
                    <a:blip r:embed="rId23"/>
                    <a:stretch>
                      <a:fillRect/>
                    </a:stretch>
                  </pic:blipFill>
                  <pic:spPr>
                    <a:xfrm>
                      <a:off x="0" y="0"/>
                      <a:ext cx="3806751" cy="2349622"/>
                    </a:xfrm>
                    <a:prstGeom prst="rect">
                      <a:avLst/>
                    </a:prstGeom>
                  </pic:spPr>
                </pic:pic>
              </a:graphicData>
            </a:graphic>
          </wp:inline>
        </w:drawing>
      </w:r>
    </w:p>
    <w:p w14:paraId="542FC1C7" w14:textId="49A33CAA" w:rsidR="007F2D32" w:rsidRDefault="007F2D32" w:rsidP="007F2D32">
      <w:pPr>
        <w:pStyle w:val="Caption"/>
      </w:pPr>
      <w:r>
        <w:t xml:space="preserve">Figure </w:t>
      </w:r>
      <w:r>
        <w:fldChar w:fldCharType="begin"/>
      </w:r>
      <w:r>
        <w:instrText xml:space="preserve"> SEQ Figure \* ARABIC </w:instrText>
      </w:r>
      <w:r>
        <w:fldChar w:fldCharType="separate"/>
      </w:r>
      <w:r>
        <w:rPr>
          <w:noProof/>
        </w:rPr>
        <w:t>5</w:t>
      </w:r>
      <w:r>
        <w:fldChar w:fldCharType="end"/>
      </w:r>
      <w:r>
        <w:t>: Disabling component tick in the actor blueprint</w:t>
      </w:r>
    </w:p>
    <w:p w14:paraId="51A25E2E" w14:textId="195D0758" w:rsidR="00F5228D" w:rsidRPr="00980A73" w:rsidRDefault="00F5228D" w:rsidP="00980A73">
      <w:pPr>
        <w:pStyle w:val="Heading4"/>
      </w:pPr>
      <w:r w:rsidRPr="00980A73">
        <w:t>Attack</w:t>
      </w:r>
      <w:r w:rsidR="00980A73" w:rsidRPr="00980A73">
        <w:t xml:space="preserve"> </w:t>
      </w:r>
      <w:r w:rsidRPr="00980A73">
        <w:t>Component</w:t>
      </w:r>
    </w:p>
    <w:p w14:paraId="7E1FA8F1" w14:textId="5F66D2D3" w:rsidR="00F5228D" w:rsidRDefault="00F5228D" w:rsidP="00350C2B">
      <w:r>
        <w:t>Holds data regarding attacking (damage, attack interva</w:t>
      </w:r>
      <w:r w:rsidR="005862A8">
        <w:t>l, attack interval timer</w:t>
      </w:r>
      <w:r>
        <w:t>)</w:t>
      </w:r>
      <w:r w:rsidR="002101CA">
        <w:t>.</w:t>
      </w:r>
    </w:p>
    <w:p w14:paraId="7D84B017" w14:textId="0218B980"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30B66C7A" w14:textId="77777777" w:rsidR="007F2D32" w:rsidRDefault="007F2D3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4"/>
                    <a:stretch>
                      <a:fillRect/>
                    </a:stretch>
                  </pic:blipFill>
                  <pic:spPr>
                    <a:xfrm>
                      <a:off x="0" y="0"/>
                      <a:ext cx="5943600" cy="2914650"/>
                    </a:xfrm>
                    <a:prstGeom prst="rect">
                      <a:avLst/>
                    </a:prstGeom>
                  </pic:spPr>
                </pic:pic>
              </a:graphicData>
            </a:graphic>
          </wp:inline>
        </w:drawing>
      </w:r>
    </w:p>
    <w:p w14:paraId="6D33438D" w14:textId="43A57A06" w:rsidR="00790F54" w:rsidRDefault="00980A73" w:rsidP="00980A73">
      <w:pPr>
        <w:pStyle w:val="Caption"/>
      </w:pPr>
      <w:bookmarkStart w:id="33" w:name="_Toc155551502"/>
      <w:r>
        <w:t xml:space="preserve">Figure </w:t>
      </w:r>
      <w:r w:rsidR="00000000">
        <w:fldChar w:fldCharType="begin"/>
      </w:r>
      <w:r w:rsidR="00000000">
        <w:instrText xml:space="preserve"> SEQ Figure \* ARABIC </w:instrText>
      </w:r>
      <w:r w:rsidR="00000000">
        <w:fldChar w:fldCharType="separate"/>
      </w:r>
      <w:r w:rsidR="007F2D32">
        <w:rPr>
          <w:noProof/>
        </w:rPr>
        <w:t>6</w:t>
      </w:r>
      <w:r w:rsidR="00000000">
        <w:rPr>
          <w:noProof/>
        </w:rPr>
        <w:fldChar w:fldCharType="end"/>
      </w:r>
      <w:r>
        <w:t>: Simple battle simulator animation state graph</w:t>
      </w:r>
      <w:bookmarkEnd w:id="33"/>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7264F997" w14:textId="2C0068A6" w:rsidR="00804DFE" w:rsidRDefault="008B3BCA" w:rsidP="00790F54">
      <w:r>
        <w:t>We don’t change many project settings, except for changing the global illumination method from lumen to none</w:t>
      </w:r>
      <w:r w:rsidR="0010532E">
        <w:t>.</w:t>
      </w:r>
      <w:r w:rsidR="0010532E">
        <w:br/>
      </w:r>
      <w:r w:rsidR="002146BA">
        <w:t>T</w:t>
      </w:r>
      <w:r>
        <w:t xml:space="preserve">he anti-aliasing method </w:t>
      </w:r>
      <w:r w:rsidR="00A27B32">
        <w:t xml:space="preserve">is kept at </w:t>
      </w:r>
      <w:r>
        <w:t xml:space="preserve">the default Temporal Super Resolution, </w:t>
      </w:r>
      <w:r w:rsidR="00804DFE">
        <w:t>because other methods look noticeably worse in t</w:t>
      </w:r>
      <w:r w:rsidR="00790F54">
        <w:t>his</w:t>
      </w:r>
      <w:r w:rsidR="00804DFE">
        <w:t xml:space="preserve"> project.</w:t>
      </w:r>
      <w:r w:rsidR="0010532E">
        <w:br/>
      </w:r>
      <w:r>
        <w:t>We leave the shadow map method to virtual shadow maps</w:t>
      </w:r>
      <w:r w:rsidR="00CC25BC">
        <w:t>.</w:t>
      </w:r>
    </w:p>
    <w:p w14:paraId="2427DAFB" w14:textId="77777777" w:rsidR="007C3610" w:rsidRPr="008B3BCA" w:rsidRDefault="007C3610" w:rsidP="00790F54"/>
    <w:p w14:paraId="575FBBB5" w14:textId="77777777" w:rsidR="00E43D2A" w:rsidRDefault="00CF42AA" w:rsidP="00E43D2A">
      <w:pPr>
        <w:pStyle w:val="Heading3"/>
        <w:numPr>
          <w:ilvl w:val="1"/>
          <w:numId w:val="40"/>
        </w:numPr>
      </w:pPr>
      <w:bookmarkStart w:id="34" w:name="_Toc155520906"/>
      <w:r>
        <w:t>Mass battle Simulator</w:t>
      </w:r>
      <w:bookmarkEnd w:id="34"/>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25"/>
                    <a:stretch>
                      <a:fillRect/>
                    </a:stretch>
                  </pic:blipFill>
                  <pic:spPr>
                    <a:xfrm>
                      <a:off x="0" y="0"/>
                      <a:ext cx="5943600" cy="1836420"/>
                    </a:xfrm>
                    <a:prstGeom prst="rect">
                      <a:avLst/>
                    </a:prstGeom>
                  </pic:spPr>
                </pic:pic>
              </a:graphicData>
            </a:graphic>
          </wp:inline>
        </w:drawing>
      </w:r>
    </w:p>
    <w:p w14:paraId="2B5F225F" w14:textId="18A5B4C7" w:rsidR="00790F54" w:rsidRDefault="00980A73" w:rsidP="00980A73">
      <w:pPr>
        <w:pStyle w:val="Caption"/>
      </w:pPr>
      <w:bookmarkStart w:id="35" w:name="_Toc155551503"/>
      <w:r>
        <w:t xml:space="preserve">Figure </w:t>
      </w:r>
      <w:r w:rsidR="00000000">
        <w:fldChar w:fldCharType="begin"/>
      </w:r>
      <w:r w:rsidR="00000000">
        <w:instrText xml:space="preserve"> SEQ Figure \* ARABIC </w:instrText>
      </w:r>
      <w:r w:rsidR="00000000">
        <w:fldChar w:fldCharType="separate"/>
      </w:r>
      <w:r w:rsidR="007F2D32">
        <w:rPr>
          <w:noProof/>
        </w:rPr>
        <w:t>7</w:t>
      </w:r>
      <w:r w:rsidR="00000000">
        <w:rPr>
          <w:noProof/>
        </w:rPr>
        <w:fldChar w:fldCharType="end"/>
      </w:r>
      <w:r>
        <w:t>: P</w:t>
      </w:r>
      <w:r w:rsidR="00BF7A31">
        <w:t>l</w:t>
      </w:r>
      <w:r>
        <w:t>ugins required for using Mass in Unreal Engine 5</w:t>
      </w:r>
      <w:bookmarkEnd w:id="35"/>
    </w:p>
    <w:p w14:paraId="64A0ABAA" w14:textId="77777777" w:rsidR="002942B4" w:rsidRPr="002942B4" w:rsidRDefault="002942B4" w:rsidP="002942B4"/>
    <w:p w14:paraId="19D4A992" w14:textId="5E1A572E"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xml:space="preserve">, or if we want to do that at another time through our own code. We can also configure </w:t>
      </w:r>
      <w:r w:rsidR="00E13ED2">
        <w:t xml:space="preserve">during </w:t>
      </w:r>
      <w:r>
        <w:t>which tick phase we want our processor to execut</w:t>
      </w:r>
      <w:r w:rsidR="00E13ED2">
        <w:t>e</w:t>
      </w:r>
      <w:r>
        <w:t xml:space="preserve">, and there </w:t>
      </w:r>
      <w:r w:rsidR="003627D5">
        <w:t xml:space="preserve">other options as well. </w:t>
      </w:r>
      <w:r w:rsidR="009B78AD">
        <w:t>ConfigureQueries is used for configuring which archetypes the processor will operate on, you can define which fragments and/or tags the archetype needs to have or not have.</w:t>
      </w:r>
    </w:p>
    <w:p w14:paraId="3B8D5EDD" w14:textId="49075F56" w:rsidR="00851B49" w:rsidRDefault="009B78AD">
      <w:r>
        <w:t>In the Execute function, you can program the operations that the processor needs to perform on each entity chunk. Chunks are entities grouped by archetype.</w:t>
      </w:r>
    </w:p>
    <w:p w14:paraId="04BFB114" w14:textId="37B0E4B4" w:rsidR="00A80A6E" w:rsidRDefault="00A80A6E">
      <w:r>
        <w:t>A simple example of a processor is</w:t>
      </w:r>
      <w:r w:rsidR="003B13DF">
        <w:t xml:space="preserve"> </w:t>
      </w:r>
      <w:r w:rsidR="003B13DF">
        <w:fldChar w:fldCharType="begin"/>
      </w:r>
      <w:r w:rsidR="003B13DF">
        <w:instrText xml:space="preserve"> REF _Ref156039735 \h </w:instrText>
      </w:r>
      <w:r w:rsidR="003B13DF">
        <w:fldChar w:fldCharType="separate"/>
      </w:r>
      <w:r w:rsidR="003B13DF">
        <w:t xml:space="preserve">Code snippet </w:t>
      </w:r>
      <w:r w:rsidR="003B13DF">
        <w:rPr>
          <w:noProof/>
        </w:rPr>
        <w:t>6</w:t>
      </w:r>
      <w:r w:rsidR="003B13DF">
        <w:t>: DestroyEntitiesProcessor’s three main functions</w:t>
      </w:r>
      <w:r w:rsidR="003B13DF">
        <w:fldChar w:fldCharType="end"/>
      </w:r>
      <w:r w:rsidR="003B13DF">
        <w:t>.</w:t>
      </w:r>
    </w:p>
    <w:p w14:paraId="798048B8" w14:textId="4A14F200" w:rsidR="002716E0" w:rsidRPr="002716E0" w:rsidRDefault="002716E0" w:rsidP="002716E0"/>
    <w:p w14:paraId="3E4C7048" w14:textId="5B135233" w:rsidR="00E43D2A" w:rsidRPr="00E43D2A" w:rsidRDefault="00E43D2A" w:rsidP="00E43D2A">
      <w:pPr>
        <w:pStyle w:val="Heading4"/>
        <w:numPr>
          <w:ilvl w:val="2"/>
          <w:numId w:val="40"/>
        </w:numPr>
      </w:pPr>
      <w:r w:rsidRPr="00E43D2A">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lastRenderedPageBreak/>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26"/>
                    <a:stretch>
                      <a:fillRect/>
                    </a:stretch>
                  </pic:blipFill>
                  <pic:spPr>
                    <a:xfrm>
                      <a:off x="0" y="0"/>
                      <a:ext cx="4503810" cy="3749365"/>
                    </a:xfrm>
                    <a:prstGeom prst="rect">
                      <a:avLst/>
                    </a:prstGeom>
                  </pic:spPr>
                </pic:pic>
              </a:graphicData>
            </a:graphic>
          </wp:inline>
        </w:drawing>
      </w:r>
    </w:p>
    <w:p w14:paraId="03C9584E" w14:textId="4D227A33" w:rsidR="00D712BD" w:rsidRDefault="00980A73" w:rsidP="00980A73">
      <w:pPr>
        <w:pStyle w:val="Caption"/>
      </w:pPr>
      <w:bookmarkStart w:id="36" w:name="_Toc155551504"/>
      <w:r>
        <w:t xml:space="preserve">Figure </w:t>
      </w:r>
      <w:r w:rsidR="00000000">
        <w:fldChar w:fldCharType="begin"/>
      </w:r>
      <w:r w:rsidR="00000000">
        <w:instrText xml:space="preserve"> SEQ Figure \* ARABIC </w:instrText>
      </w:r>
      <w:r w:rsidR="00000000">
        <w:fldChar w:fldCharType="separate"/>
      </w:r>
      <w:r w:rsidR="007F2D32">
        <w:rPr>
          <w:noProof/>
        </w:rPr>
        <w:t>8</w:t>
      </w:r>
      <w:r w:rsidR="00000000">
        <w:rPr>
          <w:noProof/>
        </w:rPr>
        <w:fldChar w:fldCharType="end"/>
      </w:r>
      <w:r>
        <w:t xml:space="preserve">: Example of a </w:t>
      </w:r>
      <w:r w:rsidR="00B20168">
        <w:t>m</w:t>
      </w:r>
      <w:r>
        <w:t>ass spawner configuration</w:t>
      </w:r>
      <w:bookmarkEnd w:id="36"/>
    </w:p>
    <w:p w14:paraId="57BC2EFF" w14:textId="77777777" w:rsidR="00980A73" w:rsidRDefault="000E5A88" w:rsidP="00980A73">
      <w:pPr>
        <w:keepNext/>
      </w:pPr>
      <w:r w:rsidRPr="000E5A88">
        <w:rPr>
          <w:noProof/>
        </w:rPr>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27"/>
                    <a:stretch>
                      <a:fillRect/>
                    </a:stretch>
                  </pic:blipFill>
                  <pic:spPr>
                    <a:xfrm>
                      <a:off x="0" y="0"/>
                      <a:ext cx="5943600" cy="2595880"/>
                    </a:xfrm>
                    <a:prstGeom prst="rect">
                      <a:avLst/>
                    </a:prstGeom>
                  </pic:spPr>
                </pic:pic>
              </a:graphicData>
            </a:graphic>
          </wp:inline>
        </w:drawing>
      </w:r>
    </w:p>
    <w:p w14:paraId="3EC42E36" w14:textId="645B831D" w:rsidR="00BB753F" w:rsidRDefault="00980A73" w:rsidP="00980A73">
      <w:pPr>
        <w:pStyle w:val="Caption"/>
      </w:pPr>
      <w:bookmarkStart w:id="37" w:name="_Toc155551505"/>
      <w:r>
        <w:t xml:space="preserve">Figure </w:t>
      </w:r>
      <w:r w:rsidR="00000000">
        <w:fldChar w:fldCharType="begin"/>
      </w:r>
      <w:r w:rsidR="00000000">
        <w:instrText xml:space="preserve"> SEQ Figure \* ARABIC </w:instrText>
      </w:r>
      <w:r w:rsidR="00000000">
        <w:fldChar w:fldCharType="separate"/>
      </w:r>
      <w:r w:rsidR="007F2D32">
        <w:rPr>
          <w:noProof/>
        </w:rPr>
        <w:t>9</w:t>
      </w:r>
      <w:r w:rsidR="00000000">
        <w:rPr>
          <w:noProof/>
        </w:rPr>
        <w:fldChar w:fldCharType="end"/>
      </w:r>
      <w:r>
        <w:t>: Example of an EntityConfig data asset configuration</w:t>
      </w:r>
      <w:bookmarkEnd w:id="37"/>
    </w:p>
    <w:p w14:paraId="066994D3" w14:textId="6DC5CFDC" w:rsidR="00861DFF" w:rsidRDefault="00861DFF">
      <w:r>
        <w:br w:type="page"/>
      </w:r>
    </w:p>
    <w:p w14:paraId="19D02D27" w14:textId="73D5DC86" w:rsidR="00E43D2A" w:rsidRDefault="00E43D2A" w:rsidP="009B7DF4">
      <w:pPr>
        <w:pStyle w:val="Heading4"/>
        <w:ind w:firstLine="720"/>
      </w:pPr>
      <w:r>
        <w:lastRenderedPageBreak/>
        <w:t>Target Acquisition</w:t>
      </w:r>
    </w:p>
    <w:p w14:paraId="041AF907" w14:textId="627292C0" w:rsidR="00E43D2A" w:rsidRDefault="00424491" w:rsidP="00E43D2A">
      <w:r>
        <w:t>For the target acquisition, we first need to be able to associate every entity with a certain army</w:t>
      </w:r>
      <w:r w:rsidR="00E712D2">
        <w:t>.</w:t>
      </w:r>
      <w:r w:rsidR="000007CE">
        <w:t xml:space="preserve"> </w:t>
      </w:r>
      <w:r w:rsidR="00E712D2">
        <w:t>F</w:t>
      </w:r>
      <w:r w:rsidR="000007CE">
        <w:t xml:space="preserve">or that, we add an </w:t>
      </w:r>
      <w:r w:rsidR="00560779">
        <w:t>a</w:t>
      </w:r>
      <w:r w:rsidR="009336F7">
        <w:t>rmy</w:t>
      </w:r>
      <w:r w:rsidR="00560779">
        <w:t xml:space="preserve"> ID f</w:t>
      </w:r>
      <w:r w:rsidR="009336F7">
        <w:t xml:space="preserve">ragment, </w:t>
      </w:r>
      <w:r w:rsidR="00EC4948">
        <w:t>which</w:t>
      </w:r>
      <w:r w:rsidR="009336F7">
        <w:t xml:space="preserve"> just holds an integer value that represents the army this entity belongs to.</w:t>
      </w:r>
      <w:r w:rsidR="00861DFF">
        <w:t xml:space="preserve"> You can see this in</w:t>
      </w:r>
      <w:r w:rsidR="00844CBB">
        <w:t xml:space="preserve"> </w:t>
      </w:r>
      <w:r w:rsidR="00844CBB">
        <w:fldChar w:fldCharType="begin"/>
      </w:r>
      <w:r w:rsidR="00844CBB">
        <w:instrText xml:space="preserve"> REF _Ref156039502 \h </w:instrText>
      </w:r>
      <w:r w:rsidR="00844CBB">
        <w:fldChar w:fldCharType="separate"/>
      </w:r>
      <w:r w:rsidR="00844CBB" w:rsidRPr="00844CBB">
        <w:rPr>
          <w:lang w:val="en-GB"/>
        </w:rPr>
        <w:t xml:space="preserve">Code snippet </w:t>
      </w:r>
      <w:r w:rsidR="00844CBB" w:rsidRPr="00844CBB">
        <w:rPr>
          <w:noProof/>
          <w:lang w:val="en-GB"/>
        </w:rPr>
        <w:t>2</w:t>
      </w:r>
      <w:r w:rsidR="00844CBB" w:rsidRPr="00844CBB">
        <w:rPr>
          <w:lang w:val="en-GB"/>
        </w:rPr>
        <w:t xml:space="preserve">: FArmyIdFragment definition. </w:t>
      </w:r>
      <w:r w:rsidR="00844CBB" w:rsidRPr="002A061C">
        <w:rPr>
          <w:lang w:val="en-GB"/>
        </w:rPr>
        <w:t>This is a simple example of how to define a</w:t>
      </w:r>
      <w:r w:rsidR="00844CBB">
        <w:rPr>
          <w:lang w:val="en-GB"/>
        </w:rPr>
        <w:t xml:space="preserve"> fragment</w:t>
      </w:r>
      <w:r w:rsidR="00844CBB">
        <w:fldChar w:fldCharType="end"/>
      </w:r>
      <w:r w:rsidR="00861DFF">
        <w:t>.</w:t>
      </w:r>
    </w:p>
    <w:p w14:paraId="28F3129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101C1647"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Fragment</w:t>
      </w:r>
    </w:p>
    <w:p w14:paraId="208F4DDA"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4AA768B"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0A927DE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p>
    <w:p w14:paraId="30F3C9E0"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nt</w:t>
      </w:r>
      <w:r>
        <w:rPr>
          <w:rFonts w:ascii="Cascadia Mono" w:hAnsi="Cascadia Mono" w:cs="Cascadia Mono"/>
          <w:color w:val="000000"/>
          <w:sz w:val="19"/>
          <w:szCs w:val="19"/>
          <w:lang w:val="en-GB"/>
        </w:rPr>
        <w:t xml:space="preserve"> ArmyId = 0;</w:t>
      </w:r>
    </w:p>
    <w:p w14:paraId="3CB8EF1C" w14:textId="13946581" w:rsidR="00980A73" w:rsidRDefault="001B0FD0" w:rsidP="001B0FD0">
      <w:pPr>
        <w:keepNext/>
      </w:pPr>
      <w:r>
        <w:rPr>
          <w:rFonts w:ascii="Cascadia Mono" w:hAnsi="Cascadia Mono" w:cs="Cascadia Mono"/>
          <w:color w:val="000000"/>
          <w:sz w:val="19"/>
          <w:szCs w:val="19"/>
          <w:lang w:val="en-GB"/>
        </w:rPr>
        <w:t>};</w:t>
      </w:r>
    </w:p>
    <w:p w14:paraId="506B70DF" w14:textId="12A38139" w:rsidR="008E311D" w:rsidRPr="002A061C" w:rsidRDefault="00980A73" w:rsidP="00980A73">
      <w:pPr>
        <w:pStyle w:val="Caption"/>
        <w:rPr>
          <w:lang w:val="en-GB"/>
        </w:rPr>
      </w:pPr>
      <w:bookmarkStart w:id="38" w:name="_Toc155551565"/>
      <w:bookmarkStart w:id="39" w:name="_Ref156039369"/>
      <w:bookmarkStart w:id="40" w:name="_Ref156039502"/>
      <w:r w:rsidRPr="002A061C">
        <w:rPr>
          <w:lang w:val="fr-BE"/>
        </w:rPr>
        <w:t xml:space="preserve">Code snippet </w:t>
      </w:r>
      <w:r w:rsidR="00000000">
        <w:fldChar w:fldCharType="begin"/>
      </w:r>
      <w:r w:rsidR="00000000" w:rsidRPr="002A061C">
        <w:rPr>
          <w:lang w:val="fr-BE"/>
        </w:rPr>
        <w:instrText xml:space="preserve"> SEQ Code_snippet \* ARABIC </w:instrText>
      </w:r>
      <w:r w:rsidR="00000000">
        <w:fldChar w:fldCharType="separate"/>
      </w:r>
      <w:r w:rsidR="00F14856">
        <w:rPr>
          <w:noProof/>
          <w:lang w:val="fr-BE"/>
        </w:rPr>
        <w:t>2</w:t>
      </w:r>
      <w:r w:rsidR="00000000">
        <w:rPr>
          <w:noProof/>
        </w:rPr>
        <w:fldChar w:fldCharType="end"/>
      </w:r>
      <w:bookmarkEnd w:id="39"/>
      <w:r w:rsidRPr="002A061C">
        <w:rPr>
          <w:lang w:val="fr-BE"/>
        </w:rPr>
        <w:t>: FArmyIdFragment definition</w:t>
      </w:r>
      <w:bookmarkEnd w:id="38"/>
      <w:r w:rsidR="002A061C" w:rsidRPr="002A061C">
        <w:rPr>
          <w:lang w:val="fr-BE"/>
        </w:rPr>
        <w:t xml:space="preserve">. </w:t>
      </w:r>
      <w:r w:rsidR="002A061C" w:rsidRPr="002A061C">
        <w:rPr>
          <w:lang w:val="en-GB"/>
        </w:rPr>
        <w:t>This is a simple example of how to define a</w:t>
      </w:r>
      <w:r w:rsidR="002A061C">
        <w:rPr>
          <w:lang w:val="en-GB"/>
        </w:rPr>
        <w:t xml:space="preserve"> fragment</w:t>
      </w:r>
      <w:bookmarkEnd w:id="40"/>
    </w:p>
    <w:p w14:paraId="3608DCE9" w14:textId="77777777" w:rsidR="00CE0916" w:rsidRPr="002A061C" w:rsidRDefault="00CE0916" w:rsidP="00CE0916">
      <w:pPr>
        <w:rPr>
          <w:lang w:val="en-GB"/>
        </w:rPr>
      </w:pPr>
    </w:p>
    <w:p w14:paraId="7461071C" w14:textId="4C7F5E84" w:rsidR="00115DEC" w:rsidRPr="00E920EC" w:rsidRDefault="009336F7" w:rsidP="00E920EC">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w:t>
      </w:r>
      <w:r w:rsidR="002942FE">
        <w:t>.</w:t>
      </w:r>
      <w:r w:rsidR="00D712BD">
        <w:t xml:space="preserve"> </w:t>
      </w:r>
      <w:r w:rsidR="002942FE">
        <w:t xml:space="preserve">Here </w:t>
      </w:r>
      <w:r w:rsidR="00D712BD">
        <w:t>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714924B3" w14:textId="216DA186" w:rsidR="00321BC4"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r w:rsidR="002B2C46">
        <w:br/>
      </w:r>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r w:rsidR="002B2C46">
        <w:br/>
      </w:r>
      <w:r w:rsidR="00321BC4">
        <w:t xml:space="preserve">We then create a </w:t>
      </w:r>
      <w:r w:rsidR="00B73BB7">
        <w:t>t</w:t>
      </w:r>
      <w:r w:rsidR="00321BC4">
        <w:t>arget</w:t>
      </w:r>
      <w:r w:rsidR="00B73BB7">
        <w:t xml:space="preserve"> a</w:t>
      </w:r>
      <w:r w:rsidR="00321BC4">
        <w:t>cquisition</w:t>
      </w:r>
      <w:r w:rsidR="00B73BB7">
        <w:t xml:space="preserve"> p</w:t>
      </w:r>
      <w:r w:rsidR="00321BC4">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r w:rsidR="00844CBB">
        <w:t xml:space="preserve"> The code can be seen </w:t>
      </w:r>
      <w:r w:rsidR="00844CBB">
        <w:fldChar w:fldCharType="begin"/>
      </w:r>
      <w:r w:rsidR="00844CBB">
        <w:instrText xml:space="preserve"> REF _Ref156039530 \p \h </w:instrText>
      </w:r>
      <w:r w:rsidR="00844CBB">
        <w:fldChar w:fldCharType="separate"/>
      </w:r>
      <w:r w:rsidR="00844CBB">
        <w:t>bel</w:t>
      </w:r>
      <w:r w:rsidR="00844CBB">
        <w:t>o</w:t>
      </w:r>
      <w:r w:rsidR="00844CBB">
        <w:t>w</w:t>
      </w:r>
      <w:r w:rsidR="00844CBB">
        <w:fldChar w:fldCharType="end"/>
      </w:r>
      <w:r w:rsidR="00844CBB">
        <w:t>.</w:t>
      </w:r>
    </w:p>
    <w:p w14:paraId="062922BF"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269A34" w14:textId="5584108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F6AC29" w14:textId="18717C3C" w:rsid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TArrayView</w:t>
      </w:r>
      <w:r>
        <w:rPr>
          <w:rFonts w:ascii="Cascadia Mono" w:hAnsi="Cascadia Mono" w:cs="Cascadia Mono"/>
          <w:color w:val="000000"/>
          <w:sz w:val="19"/>
          <w:szCs w:val="19"/>
          <w:lang w:val="en-GB"/>
        </w:rPr>
        <w:t>&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gt; ArmyIdList =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MutableFragmentView&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gt;();</w:t>
      </w:r>
    </w:p>
    <w:p w14:paraId="543770B1" w14:textId="28F04C13"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 xml:space="preserve">&gt; TargetAcquisition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MutableFragmentView&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gt;();</w:t>
      </w:r>
    </w:p>
    <w:p w14:paraId="6DEB214C" w14:textId="050DC0D4"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Cons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 xml:space="preserve">&gt; Transform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FragmentView&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gt;();</w:t>
      </w:r>
    </w:p>
    <w:p w14:paraId="70694922"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p>
    <w:p w14:paraId="1227862E" w14:textId="732FE51B"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for</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int32</w:t>
      </w:r>
      <w:r w:rsidRPr="001172CA">
        <w:rPr>
          <w:rFonts w:ascii="Cascadia Mono" w:hAnsi="Cascadia Mono" w:cs="Cascadia Mono"/>
          <w:color w:val="000000"/>
          <w:sz w:val="19"/>
          <w:szCs w:val="19"/>
          <w:lang w:val="fr-BE"/>
        </w:rPr>
        <w:t xml:space="preserve"> EntityIndex = 0; EntityIndex &lt;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NumEntities(); ++EntityIndex)</w:t>
      </w:r>
    </w:p>
    <w:p w14:paraId="11534AB0" w14:textId="0F753286"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t>{</w:t>
      </w:r>
    </w:p>
    <w:p w14:paraId="4364E95A" w14:textId="1E1FFFF2"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8000"/>
          <w:sz w:val="19"/>
          <w:szCs w:val="19"/>
          <w:lang w:val="fr-BE"/>
        </w:rPr>
        <w:t>//Acquire target</w:t>
      </w:r>
    </w:p>
    <w:p w14:paraId="1158EA01" w14:textId="6F71E53F" w:rsidR="001172CA" w:rsidRP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sidRPr="001172CA">
        <w:rPr>
          <w:rFonts w:ascii="Cascadia Mono" w:hAnsi="Cascadia Mono" w:cs="Cascadia Mono"/>
          <w:color w:val="0000FF"/>
          <w:sz w:val="19"/>
          <w:szCs w:val="19"/>
          <w:lang w:val="en-GB"/>
        </w:rPr>
        <w:t>float</w:t>
      </w:r>
      <w:r w:rsidRPr="001172CA">
        <w:rPr>
          <w:rFonts w:ascii="Cascadia Mono" w:hAnsi="Cascadia Mono" w:cs="Cascadia Mono"/>
          <w:color w:val="000000"/>
          <w:sz w:val="19"/>
          <w:szCs w:val="19"/>
          <w:lang w:val="en-GB"/>
        </w:rPr>
        <w:t>&amp; ClosestDistanceSqr = TargetAcquisitionList</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EntityIndex</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ClosestTargetDistanceSqr;</w:t>
      </w:r>
    </w:p>
    <w:p w14:paraId="1B15E6B5" w14:textId="7F749AD1"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t xml:space="preserve">ClosestDistanceSqr = </w:t>
      </w:r>
      <w:r w:rsidRPr="001172CA">
        <w:rPr>
          <w:rFonts w:ascii="Cascadia Mono" w:hAnsi="Cascadia Mono" w:cs="Cascadia Mono"/>
          <w:color w:val="6F008A"/>
          <w:sz w:val="19"/>
          <w:szCs w:val="19"/>
          <w:lang w:val="en-GB"/>
        </w:rPr>
        <w:t>FLT_MAX</w:t>
      </w:r>
      <w:r w:rsidRPr="001172CA">
        <w:rPr>
          <w:rFonts w:ascii="Cascadia Mono" w:hAnsi="Cascadia Mono" w:cs="Cascadia Mono"/>
          <w:color w:val="000000"/>
          <w:sz w:val="19"/>
          <w:szCs w:val="19"/>
          <w:lang w:val="en-GB"/>
        </w:rPr>
        <w:t>;</w:t>
      </w:r>
    </w:p>
    <w:p w14:paraId="32406607"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p>
    <w:p w14:paraId="6B96DDD4" w14:textId="37644AB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Pr>
          <w:rFonts w:ascii="Cascadia Mono" w:hAnsi="Cascadia Mono" w:cs="Cascadia Mono"/>
          <w:color w:val="008000"/>
          <w:sz w:val="19"/>
          <w:szCs w:val="19"/>
          <w:lang w:val="en-GB"/>
        </w:rPr>
        <w:t>//Loop over all entities in TargetAcquisitionSubsystem</w:t>
      </w:r>
    </w:p>
    <w:p w14:paraId="15C8EC34" w14:textId="27CF8D51"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amp; EntitiesArrays = TargetAcquisitionSubsystem-&gt;GetPossibleTargetEntities();</w:t>
      </w:r>
    </w:p>
    <w:p w14:paraId="581A46CE" w14:textId="54A5CFF7"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ArrayIndex{}; ArrayIndex &lt; EntitiesArrays.Num(); ++ArrayIndex)</w:t>
      </w:r>
    </w:p>
    <w:p w14:paraId="031B245B" w14:textId="7828247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34E7087" w14:textId="370D205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333FD119" w14:textId="0D9D606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Array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324585B3" w14:textId="6988F46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26E0CC" w14:textId="46145C0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E8AB17F" w14:textId="161C094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9C8489B"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3961243" w14:textId="4C9CEF9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Find closest entity</w:t>
      </w:r>
    </w:p>
    <w:p w14:paraId="0F4777C6" w14:textId="195DC40C"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amp; Handle : EntitiesArray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ra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
    <w:p w14:paraId="43CA9BD4" w14:textId="3D36C452"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EC8F6FF" w14:textId="79164DF6"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0EB86C75"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5425737C" w14:textId="5BB4DB76"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BCC319E" w14:textId="6CAD836D"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3983E83" w14:textId="5797EA54"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22A2DF57" w14:textId="7A056A8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D5EC579" w14:textId="169665C8" w:rsidR="001172CA" w:rsidRDefault="001172CA" w:rsidP="001172CA">
      <w:pPr>
        <w:autoSpaceDE w:val="0"/>
        <w:autoSpaceDN w:val="0"/>
        <w:adjustRightInd w:val="0"/>
        <w:spacing w:before="0" w:after="0" w:line="240" w:lineRule="auto"/>
        <w:ind w:left="432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17CAADFE" w14:textId="22CB7855"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5581A67D" w14:textId="72D4241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9DCF29B" w14:textId="4F78ECE1"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C542569" w14:textId="6D2456DE"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232C05B6"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AE3E56A" w14:textId="2625686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43E50C98" w14:textId="042304A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20EB13" w14:textId="4E76F86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1AE71929" w14:textId="4523561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0;</w:t>
      </w:r>
    </w:p>
    <w:p w14:paraId="2EBD0AE5" w14:textId="6220E4C7"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nvalidEntity;</w:t>
      </w:r>
    </w:p>
    <w:p w14:paraId="2557B43B" w14:textId="22F590D8"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AA0863" w14:textId="41C26D2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r>
        <w:rPr>
          <w:rFonts w:ascii="Cascadia Mono" w:hAnsi="Cascadia Mono" w:cs="Cascadia Mono"/>
          <w:color w:val="000000"/>
          <w:sz w:val="19"/>
          <w:szCs w:val="19"/>
          <w:lang w:val="en-GB"/>
        </w:rPr>
        <w:tab/>
      </w:r>
    </w:p>
    <w:p w14:paraId="3D560C72" w14:textId="5AE37F30" w:rsidR="00380DEB" w:rsidRDefault="001172CA" w:rsidP="001172CA">
      <w:pPr>
        <w:keepNext/>
      </w:pPr>
      <w:r>
        <w:rPr>
          <w:rFonts w:ascii="Cascadia Mono" w:hAnsi="Cascadia Mono" w:cs="Cascadia Mono"/>
          <w:color w:val="000000"/>
          <w:sz w:val="19"/>
          <w:szCs w:val="19"/>
          <w:lang w:val="en-GB"/>
        </w:rPr>
        <w:tab/>
        <w:t>}));</w:t>
      </w:r>
    </w:p>
    <w:p w14:paraId="40A4F68E" w14:textId="7F86E32F" w:rsidR="00E43D2A" w:rsidRDefault="00380DEB" w:rsidP="00380DEB">
      <w:pPr>
        <w:pStyle w:val="Caption"/>
      </w:pPr>
      <w:bookmarkStart w:id="41" w:name="_Toc155551568"/>
      <w:bookmarkStart w:id="42" w:name="_Ref156039530"/>
      <w:r>
        <w:t xml:space="preserve">Code snippet </w:t>
      </w:r>
      <w:r w:rsidR="00000000">
        <w:fldChar w:fldCharType="begin"/>
      </w:r>
      <w:r w:rsidR="00000000">
        <w:instrText xml:space="preserve"> SEQ Code_snippet \* ARABIC </w:instrText>
      </w:r>
      <w:r w:rsidR="00000000">
        <w:fldChar w:fldCharType="separate"/>
      </w:r>
      <w:r w:rsidR="00F14856">
        <w:rPr>
          <w:noProof/>
        </w:rPr>
        <w:t>3</w:t>
      </w:r>
      <w:r w:rsidR="00000000">
        <w:rPr>
          <w:noProof/>
        </w:rPr>
        <w:fldChar w:fldCharType="end"/>
      </w:r>
      <w:r>
        <w:t>: TargetAcquisitionProcessor Execute functionality</w:t>
      </w:r>
      <w:bookmarkEnd w:id="41"/>
      <w:r w:rsidR="00B16373">
        <w:t>. A more complex example of a processor</w:t>
      </w:r>
      <w:bookmarkEnd w:id="42"/>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977F1D0" w14:textId="77777777" w:rsidR="00B341C8"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r w:rsidR="00B341C8">
        <w:br/>
      </w:r>
      <w:r w:rsidR="002153C7">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50E80E2B" w14:textId="66716D87" w:rsidR="00E43D2A" w:rsidRDefault="008712D3" w:rsidP="00E43D2A">
      <w:r>
        <w:lastRenderedPageBreak/>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r w:rsidR="005A2BCC">
        <w:t xml:space="preserve">, as seen in </w:t>
      </w:r>
      <w:r w:rsidR="005A2BCC">
        <w:fldChar w:fldCharType="begin"/>
      </w:r>
      <w:r w:rsidR="005A2BCC">
        <w:instrText xml:space="preserve"> REF _Ref156039335 \h </w:instrText>
      </w:r>
      <w:r w:rsidR="005A2BCC">
        <w:fldChar w:fldCharType="separate"/>
      </w:r>
      <w:r w:rsidR="005A2BCC">
        <w:t xml:space="preserve">Code snippet </w:t>
      </w:r>
      <w:r w:rsidR="005A2BCC">
        <w:rPr>
          <w:noProof/>
        </w:rPr>
        <w:t>4</w:t>
      </w:r>
      <w:r w:rsidR="005A2BCC">
        <w:fldChar w:fldCharType="end"/>
      </w:r>
      <w:r>
        <w:t>.</w:t>
      </w:r>
      <w:r w:rsidR="00B341C8">
        <w:br/>
      </w:r>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182DA46" w14:textId="2AE4C8C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onfigure path query params</w:t>
      </w:r>
    </w:p>
    <w:p w14:paraId="53FC799C" w14:textId="2379442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NavAgentProperties</w:t>
      </w:r>
      <w:r>
        <w:rPr>
          <w:rFonts w:ascii="Cascadia Mono" w:hAnsi="Cascadia Mono" w:cs="Cascadia Mono"/>
          <w:color w:val="000000"/>
          <w:sz w:val="19"/>
          <w:szCs w:val="19"/>
          <w:lang w:val="en-GB"/>
        </w:rPr>
        <w:t xml:space="preserve"> NavAgentProperties{};</w:t>
      </w:r>
    </w:p>
    <w:p w14:paraId="17D228C5" w14:textId="06E42228"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Query</w:t>
      </w:r>
      <w:r>
        <w:rPr>
          <w:rFonts w:ascii="Cascadia Mono" w:hAnsi="Cascadia Mono" w:cs="Cascadia Mono"/>
          <w:color w:val="000000"/>
          <w:sz w:val="19"/>
          <w:szCs w:val="19"/>
          <w:lang w:val="en-GB"/>
        </w:rPr>
        <w:t xml:space="preserve"> NavParams{};</w:t>
      </w:r>
    </w:p>
    <w:p w14:paraId="7472D1E6" w14:textId="3C2A949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NavData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igationSystem-&gt;MainNavData;</w:t>
      </w:r>
    </w:p>
    <w:p w14:paraId="73EB5791" w14:textId="3ECF48CC"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QueryFil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Params.NavData</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DefaultQueryFilter();</w:t>
      </w:r>
    </w:p>
    <w:p w14:paraId="268B4EFD" w14:textId="058439E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Start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ransform.GetLocation();</w:t>
      </w:r>
    </w:p>
    <w:p w14:paraId="4961F662" w14:textId="2B75F9A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End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EntityLocation;</w:t>
      </w:r>
    </w:p>
    <w:p w14:paraId="7E82634D"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054A483C" w14:textId="3FA9DBE9"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Find path</w:t>
      </w:r>
    </w:p>
    <w:p w14:paraId="0DC1DCA6" w14:textId="6078404D"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Result</w:t>
      </w:r>
      <w:r>
        <w:rPr>
          <w:rFonts w:ascii="Cascadia Mono" w:hAnsi="Cascadia Mono" w:cs="Cascadia Mono"/>
          <w:color w:val="000000"/>
          <w:sz w:val="19"/>
          <w:szCs w:val="19"/>
          <w:lang w:val="en-GB"/>
        </w:rPr>
        <w:t xml:space="preserve"> Result = NavigationSystem-&gt;FindPathSync(NavAgentProperties, NavParams, EPathFindingMode::</w:t>
      </w:r>
      <w:r>
        <w:rPr>
          <w:rFonts w:ascii="Cascadia Mono" w:hAnsi="Cascadia Mono" w:cs="Cascadia Mono"/>
          <w:color w:val="2F4F4F"/>
          <w:sz w:val="19"/>
          <w:szCs w:val="19"/>
          <w:lang w:val="en-GB"/>
        </w:rPr>
        <w:t>Regular</w:t>
      </w:r>
      <w:r>
        <w:rPr>
          <w:rFonts w:ascii="Cascadia Mono" w:hAnsi="Cascadia Mono" w:cs="Cascadia Mono"/>
          <w:color w:val="000000"/>
          <w:sz w:val="19"/>
          <w:szCs w:val="19"/>
          <w:lang w:val="en-GB"/>
        </w:rPr>
        <w:t>);</w:t>
      </w:r>
    </w:p>
    <w:p w14:paraId="613A7E48"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1C0B6FEB" w14:textId="6EBFE1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Result.IsSuccessful() &amp;&amp;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Num() &gt;= 2)</w:t>
      </w:r>
    </w:p>
    <w:p w14:paraId="7DD14317" w14:textId="34F80E3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007B673" w14:textId="51C94995" w:rsidR="006323B4" w:rsidRDefault="006323B4" w:rsidP="006323B4">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amp; Target =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1</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xml:space="preserve">//Take point after starting point of path </w:t>
      </w:r>
    </w:p>
    <w:p w14:paraId="22EF459A" w14:textId="2B18994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w:t>
      </w:r>
    </w:p>
    <w:p w14:paraId="504DE708" w14:textId="0D742D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7A4FFB0" w14:textId="32C1171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else</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We are outside navmesh, try to get back</w:t>
      </w:r>
    </w:p>
    <w:p w14:paraId="6FF1DE59" w14:textId="38535FB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CEBED40" w14:textId="0207257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NavLocation</w:t>
      </w:r>
      <w:r>
        <w:rPr>
          <w:rFonts w:ascii="Cascadia Mono" w:hAnsi="Cascadia Mono" w:cs="Cascadia Mono"/>
          <w:color w:val="000000"/>
          <w:sz w:val="19"/>
          <w:szCs w:val="19"/>
          <w:lang w:val="en-GB"/>
        </w:rPr>
        <w:t xml:space="preserve"> NavLocation{};</w:t>
      </w:r>
    </w:p>
    <w:p w14:paraId="71F97FE5" w14:textId="7E3E2FF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NavigationSystem-&gt;ProjectPointToNavigation(Transform.GetLocation(), NavLocation,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1000, 1000, 1000));</w:t>
      </w:r>
    </w:p>
    <w:p w14:paraId="0BAC779F" w14:textId="10FA2471"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Location.Location;</w:t>
      </w:r>
    </w:p>
    <w:p w14:paraId="02959663" w14:textId="383D4ABA" w:rsidR="006323B4" w:rsidRDefault="006323B4" w:rsidP="006323B4">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587FA2F" w14:textId="04FB2454" w:rsidR="00931751" w:rsidRDefault="00931751" w:rsidP="00931751">
      <w:pPr>
        <w:pStyle w:val="Caption"/>
        <w:rPr>
          <w:rFonts w:ascii="Cascadia Mono" w:hAnsi="Cascadia Mono" w:cs="Cascadia Mono"/>
          <w:color w:val="000000"/>
          <w:sz w:val="19"/>
          <w:szCs w:val="19"/>
          <w:lang w:val="en-GB"/>
        </w:rPr>
      </w:pPr>
      <w:bookmarkStart w:id="43" w:name="_Ref156039335"/>
      <w:r>
        <w:t xml:space="preserve">Code snippet </w:t>
      </w:r>
      <w:r>
        <w:fldChar w:fldCharType="begin"/>
      </w:r>
      <w:r>
        <w:instrText xml:space="preserve"> SEQ Code_snippet \* ARABIC </w:instrText>
      </w:r>
      <w:r>
        <w:fldChar w:fldCharType="separate"/>
      </w:r>
      <w:r w:rsidR="00F14856">
        <w:rPr>
          <w:noProof/>
        </w:rPr>
        <w:t>4</w:t>
      </w:r>
      <w:r>
        <w:fldChar w:fldCharType="end"/>
      </w:r>
      <w:bookmarkEnd w:id="43"/>
      <w:r>
        <w:t xml:space="preserve">: </w:t>
      </w:r>
      <w:r>
        <w:t>Navigation mesh pathfinding in the navigation processor Execute function</w:t>
      </w:r>
    </w:p>
    <w:p w14:paraId="3218B10E" w14:textId="1DECAA53" w:rsidR="00AB7BDD" w:rsidRDefault="00AB7BDD">
      <w:r>
        <w:br w:type="page"/>
      </w:r>
    </w:p>
    <w:p w14:paraId="1CB130AA" w14:textId="5E2A7FE7" w:rsidR="00E43D2A" w:rsidRDefault="00E43D2A" w:rsidP="00E43D2A">
      <w:pPr>
        <w:pStyle w:val="Heading4"/>
        <w:ind w:firstLine="720"/>
      </w:pPr>
      <w:r>
        <w:lastRenderedPageBreak/>
        <w:t>Attacking</w:t>
      </w:r>
    </w:p>
    <w:p w14:paraId="2A80033A" w14:textId="241041DF"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r w:rsidR="00844CBB">
        <w:t xml:space="preserve"> The definition of this shared fragment can be found </w:t>
      </w:r>
      <w:r w:rsidR="00844CBB">
        <w:fldChar w:fldCharType="begin"/>
      </w:r>
      <w:r w:rsidR="00844CBB">
        <w:instrText xml:space="preserve"> REF _Ref156039571 \p \h </w:instrText>
      </w:r>
      <w:r w:rsidR="00844CBB">
        <w:fldChar w:fldCharType="separate"/>
      </w:r>
      <w:r w:rsidR="00844CBB">
        <w:t>below</w:t>
      </w:r>
      <w:r w:rsidR="00844CBB">
        <w:fldChar w:fldCharType="end"/>
      </w:r>
      <w:r w:rsidR="00844CBB">
        <w:t>.</w:t>
      </w:r>
    </w:p>
    <w:p w14:paraId="46063797"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778F70F9"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AttackParameters</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SharedFragment</w:t>
      </w:r>
    </w:p>
    <w:p w14:paraId="54EDE77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5D6509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49DEBB2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00BF6CAB"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4AB87BE4" w14:textId="50D4C39E"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Range = 200.f;</w:t>
      </w:r>
    </w:p>
    <w:p w14:paraId="2275B445"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891833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2163F87A" w14:textId="0D615A45"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ttackDelay = 1.f;</w:t>
      </w:r>
    </w:p>
    <w:p w14:paraId="134020D6"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E38744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76D1AD05" w14:textId="6AD0C2AF"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amage = 20.f;</w:t>
      </w:r>
    </w:p>
    <w:p w14:paraId="64E781DD"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206DEE9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34675254" w14:textId="65C9A790"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nimationAttackDelay;</w:t>
      </w:r>
    </w:p>
    <w:p w14:paraId="4CB68F3B" w14:textId="7ACE25D2" w:rsidR="00B81921" w:rsidRDefault="00D22104" w:rsidP="00D22104">
      <w:pPr>
        <w:keepNext/>
      </w:pPr>
      <w:r>
        <w:rPr>
          <w:rFonts w:ascii="Cascadia Mono" w:hAnsi="Cascadia Mono" w:cs="Cascadia Mono"/>
          <w:color w:val="000000"/>
          <w:sz w:val="19"/>
          <w:szCs w:val="19"/>
          <w:lang w:val="en-GB"/>
        </w:rPr>
        <w:t>};</w:t>
      </w:r>
    </w:p>
    <w:p w14:paraId="12A1967D" w14:textId="36030A81" w:rsidR="00B81921" w:rsidRDefault="00B81921" w:rsidP="00B81921">
      <w:pPr>
        <w:pStyle w:val="Caption"/>
      </w:pPr>
      <w:bookmarkStart w:id="44" w:name="_Toc155551571"/>
      <w:bookmarkStart w:id="45" w:name="_Ref156039571"/>
      <w:r>
        <w:t xml:space="preserve">Code snippet </w:t>
      </w:r>
      <w:r w:rsidR="00000000">
        <w:fldChar w:fldCharType="begin"/>
      </w:r>
      <w:r w:rsidR="00000000">
        <w:instrText xml:space="preserve"> SEQ Code_snippet \* ARABIC </w:instrText>
      </w:r>
      <w:r w:rsidR="00000000">
        <w:fldChar w:fldCharType="separate"/>
      </w:r>
      <w:r w:rsidR="00F14856">
        <w:rPr>
          <w:noProof/>
        </w:rPr>
        <w:t>5</w:t>
      </w:r>
      <w:r w:rsidR="00000000">
        <w:rPr>
          <w:noProof/>
        </w:rPr>
        <w:fldChar w:fldCharType="end"/>
      </w:r>
      <w:r>
        <w:t>: Attack parameters shared fragment definition</w:t>
      </w:r>
      <w:bookmarkEnd w:id="44"/>
      <w:bookmarkEnd w:id="45"/>
    </w:p>
    <w:p w14:paraId="585873A7" w14:textId="77777777" w:rsidR="00E62F93" w:rsidRPr="00E62F93" w:rsidRDefault="00E62F93" w:rsidP="00E62F93"/>
    <w:p w14:paraId="063A069F" w14:textId="09EACFE1" w:rsidR="00FE78CF" w:rsidRDefault="00FE78CF" w:rsidP="008712D3">
      <w:r>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2AE22CC6" w14:textId="77777777" w:rsidR="008B46DA" w:rsidRDefault="008B46DA" w:rsidP="008712D3"/>
    <w:p w14:paraId="6B8E36A4" w14:textId="1D1A104B" w:rsidR="00E43D2A" w:rsidRDefault="00E43D2A" w:rsidP="00E43D2A">
      <w:pPr>
        <w:pStyle w:val="Heading4"/>
        <w:ind w:firstLine="720"/>
      </w:pPr>
      <w:r>
        <w:t>Dying</w:t>
      </w:r>
    </w:p>
    <w:p w14:paraId="386104FC" w14:textId="5BFB32C6" w:rsidR="00621184" w:rsidRPr="00621184" w:rsidRDefault="00FE78CF" w:rsidP="00621184">
      <w:r>
        <w:t>Dying will be handled in two separate stages: dying and dead, which will be indicated by the appropriate tag.</w:t>
      </w:r>
      <w:r w:rsidR="002406EF">
        <w:br/>
      </w:r>
      <w:r>
        <w:t>Dying entities are still in the process of dying, they need to play their animation, but no longer be doing any functionality like</w:t>
      </w:r>
      <w:r w:rsidR="00402884">
        <w:t xml:space="preserve"> movement. They also need to be excluded from the target acquisition subsystem.</w:t>
      </w:r>
      <w:r w:rsidR="002406EF">
        <w:br/>
      </w:r>
      <w:r w:rsidR="00402884">
        <w:t xml:space="preserve">The dying fragment will use a timer to indicate how long it takes until it is dead. The processor will go over every entity and count down the timer, once done, it will spawn a new entity, according to </w:t>
      </w:r>
      <w:r w:rsidR="003F3AF1">
        <w:t>an</w:t>
      </w:r>
      <w:r w:rsidR="00402884">
        <w:t xml:space="preserve"> EntityConfig asse</w:t>
      </w:r>
      <w:r w:rsidR="001A46DC">
        <w:t>t</w:t>
      </w:r>
      <w:r w:rsidR="00402884">
        <w:t>. This entity will just have a transform and visualization.</w:t>
      </w:r>
    </w:p>
    <w:p w14:paraId="6F1A13E7" w14:textId="1BDA051B" w:rsidR="00402884" w:rsidRDefault="00402884" w:rsidP="00FE78CF">
      <w:r>
        <w:t>We will not immediately destroy the now dead entity, as a good practice is to instead mark it as dead by using a tag, and then using DestroyEntities() to destroy multiple entities at once.</w:t>
      </w:r>
      <w:r w:rsidR="00CE0BA2">
        <w:t xml:space="preserve"> You can find the code for this processor </w:t>
      </w:r>
      <w:r w:rsidR="00CE0BA2">
        <w:fldChar w:fldCharType="begin"/>
      </w:r>
      <w:r w:rsidR="00CE0BA2">
        <w:instrText xml:space="preserve"> REF _Ref156039735 \p \h </w:instrText>
      </w:r>
      <w:r w:rsidR="00CE0BA2">
        <w:fldChar w:fldCharType="separate"/>
      </w:r>
      <w:r w:rsidR="00CE0BA2">
        <w:t>below</w:t>
      </w:r>
      <w:r w:rsidR="00CE0BA2">
        <w:fldChar w:fldCharType="end"/>
      </w:r>
      <w:r w:rsidR="00CE0BA2">
        <w:t>.</w:t>
      </w:r>
    </w:p>
    <w:p w14:paraId="694757D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lastRenderedPageBreak/>
        <w:t>UDestroyEntitiesProcessor</w:t>
      </w:r>
      <w:r>
        <w:rPr>
          <w:rFonts w:ascii="Cascadia Mono" w:hAnsi="Cascadia Mono" w:cs="Cascadia Mono"/>
          <w:color w:val="000000"/>
          <w:sz w:val="19"/>
          <w:szCs w:val="19"/>
          <w:lang w:val="en-GB"/>
        </w:rPr>
        <w:t>::UDestroyEntitiesProcessor()</w:t>
      </w:r>
    </w:p>
    <w:p w14:paraId="7101848E"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 *</w:t>
      </w:r>
      <w:r>
        <w:rPr>
          <w:rFonts w:ascii="Cascadia Mono" w:hAnsi="Cascadia Mono" w:cs="Cascadia Mono"/>
          <w:color w:val="0000FF"/>
          <w:sz w:val="19"/>
          <w:szCs w:val="19"/>
          <w:lang w:val="en-GB"/>
        </w:rPr>
        <w:t>this</w:t>
      </w:r>
      <w:r>
        <w:rPr>
          <w:rFonts w:ascii="Cascadia Mono" w:hAnsi="Cascadia Mono" w:cs="Cascadia Mono"/>
          <w:color w:val="000000"/>
          <w:sz w:val="19"/>
          <w:szCs w:val="19"/>
          <w:lang w:val="en-GB"/>
        </w:rPr>
        <w:t xml:space="preserve"> }</w:t>
      </w:r>
    </w:p>
    <w:p w14:paraId="6247374A"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1210DE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bAutoRegisterWithProcessingPhases = </w:t>
      </w:r>
      <w:r>
        <w:rPr>
          <w:rFonts w:ascii="Cascadia Mono" w:hAnsi="Cascadia Mono" w:cs="Cascadia Mono"/>
          <w:color w:val="0000FF"/>
          <w:sz w:val="19"/>
          <w:szCs w:val="19"/>
          <w:lang w:val="en-GB"/>
        </w:rPr>
        <w:t>true</w:t>
      </w:r>
      <w:r>
        <w:rPr>
          <w:rFonts w:ascii="Cascadia Mono" w:hAnsi="Cascadia Mono" w:cs="Cascadia Mono"/>
          <w:color w:val="000000"/>
          <w:sz w:val="19"/>
          <w:szCs w:val="19"/>
          <w:lang w:val="en-GB"/>
        </w:rPr>
        <w:t>;</w:t>
      </w:r>
    </w:p>
    <w:p w14:paraId="4C1EAEE8"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ProcessingPhase = </w:t>
      </w:r>
      <w:r>
        <w:rPr>
          <w:rFonts w:ascii="Cascadia Mono" w:hAnsi="Cascadia Mono" w:cs="Cascadia Mono"/>
          <w:color w:val="2B91AF"/>
          <w:sz w:val="19"/>
          <w:szCs w:val="19"/>
          <w:lang w:val="en-GB"/>
        </w:rPr>
        <w:t>EMassProcessingPhas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FrameEnd</w:t>
      </w:r>
      <w:r>
        <w:rPr>
          <w:rFonts w:ascii="Cascadia Mono" w:hAnsi="Cascadia Mono" w:cs="Cascadia Mono"/>
          <w:color w:val="000000"/>
          <w:sz w:val="19"/>
          <w:szCs w:val="19"/>
          <w:lang w:val="en-GB"/>
        </w:rPr>
        <w:t>;</w:t>
      </w:r>
    </w:p>
    <w:p w14:paraId="5028D44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ExecutionFlags =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w:t>
      </w:r>
      <w:r>
        <w:rPr>
          <w:rFonts w:ascii="Cascadia Mono" w:hAnsi="Cascadia Mono" w:cs="Cascadia Mono"/>
          <w:color w:val="2B91AF"/>
          <w:sz w:val="19"/>
          <w:szCs w:val="19"/>
          <w:lang w:val="en-GB"/>
        </w:rPr>
        <w:t>EProcessorExecutionFlags</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49643AA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52BCFFF"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1CD7389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ConfigureQueries()</w:t>
      </w:r>
    </w:p>
    <w:p w14:paraId="07A3A3C0"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BCD9F8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AddTagRequirement&lt;</w:t>
      </w:r>
      <w:r>
        <w:rPr>
          <w:rFonts w:ascii="Cascadia Mono" w:hAnsi="Cascadia Mono" w:cs="Cascadia Mono"/>
          <w:color w:val="2B91AF"/>
          <w:sz w:val="19"/>
          <w:szCs w:val="19"/>
          <w:lang w:val="en-GB"/>
        </w:rPr>
        <w:t>FDeadTag</w:t>
      </w:r>
      <w:r>
        <w:rPr>
          <w:rFonts w:ascii="Cascadia Mono" w:hAnsi="Cascadia Mono" w:cs="Cascadia Mono"/>
          <w:color w:val="000000"/>
          <w:sz w:val="19"/>
          <w:szCs w:val="19"/>
          <w:lang w:val="en-GB"/>
        </w:rPr>
        <w:t>&gt;(</w:t>
      </w:r>
      <w:r>
        <w:rPr>
          <w:rFonts w:ascii="Cascadia Mono" w:hAnsi="Cascadia Mono" w:cs="Cascadia Mono"/>
          <w:color w:val="2B91AF"/>
          <w:sz w:val="19"/>
          <w:szCs w:val="19"/>
          <w:lang w:val="en-GB"/>
        </w:rPr>
        <w:t>EMassFragmentPresenc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0A6D6F96"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35E7ECC"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7B331F8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Execute(</w:t>
      </w:r>
      <w:r>
        <w:rPr>
          <w:rFonts w:ascii="Cascadia Mono" w:hAnsi="Cascadia Mono" w:cs="Cascadia Mono"/>
          <w:color w:val="2B91AF"/>
          <w:sz w:val="19"/>
          <w:szCs w:val="19"/>
          <w:lang w:val="en-GB"/>
        </w:rPr>
        <w:t>FMassEntityManager</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4CE8C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88A6A90" w14:textId="12358128" w:rsidR="002406EF" w:rsidRDefault="002406EF" w:rsidP="008F1B22">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2126FB8B" w14:textId="29A89D78"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6F8CC62E" w14:textId="44ADD870"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Defer().DestroyEntities(</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Entities());</w:t>
      </w:r>
    </w:p>
    <w:p w14:paraId="069BC5E1" w14:textId="5C55245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E4D57B" w14:textId="21030342" w:rsidR="00B81921" w:rsidRDefault="002406EF" w:rsidP="002406EF">
      <w:pPr>
        <w:keepNext/>
      </w:pPr>
      <w:r>
        <w:rPr>
          <w:rFonts w:ascii="Cascadia Mono" w:hAnsi="Cascadia Mono" w:cs="Cascadia Mono"/>
          <w:color w:val="000000"/>
          <w:sz w:val="19"/>
          <w:szCs w:val="19"/>
          <w:lang w:val="en-GB"/>
        </w:rPr>
        <w:t>}</w:t>
      </w:r>
    </w:p>
    <w:p w14:paraId="63B4A84C" w14:textId="2AB25AC9" w:rsidR="00E43D2A" w:rsidRDefault="00B81921" w:rsidP="00B81921">
      <w:pPr>
        <w:pStyle w:val="Caption"/>
      </w:pPr>
      <w:bookmarkStart w:id="46" w:name="_Toc155551574"/>
      <w:bookmarkStart w:id="47" w:name="_Ref156039735"/>
      <w:r>
        <w:t xml:space="preserve">Code snippet </w:t>
      </w:r>
      <w:r w:rsidR="00000000">
        <w:fldChar w:fldCharType="begin"/>
      </w:r>
      <w:r w:rsidR="00000000">
        <w:instrText xml:space="preserve"> SEQ Code_snippet \* ARABIC </w:instrText>
      </w:r>
      <w:r w:rsidR="00000000">
        <w:fldChar w:fldCharType="separate"/>
      </w:r>
      <w:r w:rsidR="00F14856">
        <w:rPr>
          <w:noProof/>
        </w:rPr>
        <w:t>6</w:t>
      </w:r>
      <w:r w:rsidR="00000000">
        <w:rPr>
          <w:noProof/>
        </w:rPr>
        <w:fldChar w:fldCharType="end"/>
      </w:r>
      <w:r>
        <w:t>: DestroyEntitiesProcessor</w:t>
      </w:r>
      <w:bookmarkEnd w:id="46"/>
      <w:r w:rsidR="003B13DF">
        <w:t>’s three main functions</w:t>
      </w:r>
      <w:bookmarkEnd w:id="47"/>
    </w:p>
    <w:p w14:paraId="0E33FD9B" w14:textId="0366D4B2" w:rsidR="00E71176" w:rsidRDefault="00E71176">
      <w:r>
        <w:br w:type="page"/>
      </w:r>
    </w:p>
    <w:p w14:paraId="636D88EA" w14:textId="2D4A4C7C" w:rsidR="008712D3" w:rsidRDefault="00E43D2A" w:rsidP="008712D3">
      <w:pPr>
        <w:pStyle w:val="Heading4"/>
        <w:numPr>
          <w:ilvl w:val="2"/>
          <w:numId w:val="40"/>
        </w:numPr>
      </w:pPr>
      <w:r>
        <w:lastRenderedPageBreak/>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28"/>
                    <a:stretch>
                      <a:fillRect/>
                    </a:stretch>
                  </pic:blipFill>
                  <pic:spPr>
                    <a:xfrm>
                      <a:off x="0" y="0"/>
                      <a:ext cx="5943600" cy="3580765"/>
                    </a:xfrm>
                    <a:prstGeom prst="rect">
                      <a:avLst/>
                    </a:prstGeom>
                  </pic:spPr>
                </pic:pic>
              </a:graphicData>
            </a:graphic>
          </wp:inline>
        </w:drawing>
      </w:r>
    </w:p>
    <w:p w14:paraId="6818CD00" w14:textId="5BF330F6" w:rsidR="00214F0D" w:rsidRDefault="00B81921" w:rsidP="00B81921">
      <w:pPr>
        <w:pStyle w:val="Caption"/>
      </w:pPr>
      <w:bookmarkStart w:id="48" w:name="_Toc155551506"/>
      <w:r>
        <w:t xml:space="preserve">Figure </w:t>
      </w:r>
      <w:r w:rsidR="00000000">
        <w:fldChar w:fldCharType="begin"/>
      </w:r>
      <w:r w:rsidR="00000000">
        <w:instrText xml:space="preserve"> SEQ Figure \* ARABIC </w:instrText>
      </w:r>
      <w:r w:rsidR="00000000">
        <w:fldChar w:fldCharType="separate"/>
      </w:r>
      <w:r w:rsidR="007F2D32">
        <w:rPr>
          <w:noProof/>
        </w:rPr>
        <w:t>10</w:t>
      </w:r>
      <w:r w:rsidR="00000000">
        <w:rPr>
          <w:noProof/>
        </w:rPr>
        <w:fldChar w:fldCharType="end"/>
      </w:r>
      <w:r>
        <w:t>:</w:t>
      </w:r>
      <w:r>
        <w:rPr>
          <w:noProof/>
        </w:rPr>
        <w:t xml:space="preserve"> Visualization trait configuration</w:t>
      </w:r>
      <w:bookmarkEnd w:id="48"/>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013D71D0" w14:textId="0E185F85" w:rsidR="004D1A93"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262D456" w14:textId="77777777" w:rsidR="00E71176" w:rsidRPr="007E02AF" w:rsidRDefault="00E71176" w:rsidP="007E02AF"/>
    <w:p w14:paraId="7142A229" w14:textId="36FC76EB" w:rsidR="008712D3" w:rsidRPr="001B1D78" w:rsidRDefault="008712D3" w:rsidP="008712D3">
      <w:pPr>
        <w:pStyle w:val="Heading4"/>
        <w:numPr>
          <w:ilvl w:val="2"/>
          <w:numId w:val="40"/>
        </w:numPr>
      </w:pPr>
      <w:r>
        <w:t>Animation</w:t>
      </w:r>
    </w:p>
    <w:p w14:paraId="3C570409" w14:textId="6BDB3D5D" w:rsidR="008712D3" w:rsidRDefault="004D1A93" w:rsidP="008712D3">
      <w:r>
        <w:t xml:space="preserve">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w:t>
      </w:r>
      <w:r>
        <w:lastRenderedPageBreak/>
        <w:t>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6B12D003" w14:textId="7B41A39F" w:rsidR="00C7645D" w:rsidRDefault="002E1107" w:rsidP="00C7645D">
      <w:r>
        <w:t xml:space="preserve">References used for creating the battle simulator with Mass: </w:t>
      </w:r>
      <w:r w:rsidR="00C7645D">
        <w:fldChar w:fldCharType="begin"/>
      </w:r>
      <w:r w:rsidR="00820B1A">
        <w:instrText xml:space="preserve"> ADDIN ZOTERO_ITEM CSL_CITATION {"citationID":"Kay3fYAC","properties":{"formattedCitation":"[10], [11], [12], [13], [14], [15], [45], [46], [47], [48], [49], [50]","plainCitation":"[10], [11], [12], [13], [14], [15], [45], [46], [47], [48], [49], [50]","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rsidR="00C7645D">
        <w:fldChar w:fldCharType="separate"/>
      </w:r>
      <w:r w:rsidR="00820B1A" w:rsidRPr="00820B1A">
        <w:rPr>
          <w:rFonts w:ascii="Calibri" w:hAnsi="Calibri" w:cs="Calibri"/>
        </w:rPr>
        <w:t>[10], [11], [12], [13], [14], [15], [45], [46], [47], [48], [49], [50]</w:t>
      </w:r>
      <w:r w:rsidR="00C7645D">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49" w:name="_Toc155520907"/>
      <w:r w:rsidRPr="002839ED">
        <w:t>Rendering/LODs</w:t>
      </w:r>
      <w:bookmarkEnd w:id="49"/>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29"/>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30"/>
                    <a:stretch>
                      <a:fillRect/>
                    </a:stretch>
                  </pic:blipFill>
                  <pic:spPr>
                    <a:xfrm>
                      <a:off x="0" y="0"/>
                      <a:ext cx="1531754" cy="1546995"/>
                    </a:xfrm>
                    <a:prstGeom prst="rect">
                      <a:avLst/>
                    </a:prstGeom>
                  </pic:spPr>
                </pic:pic>
              </a:graphicData>
            </a:graphic>
          </wp:inline>
        </w:drawing>
      </w:r>
    </w:p>
    <w:p w14:paraId="2ACBA7CB" w14:textId="20EC0FC0" w:rsidR="00542449" w:rsidRDefault="00B81921" w:rsidP="00B81921">
      <w:pPr>
        <w:pStyle w:val="Caption"/>
      </w:pPr>
      <w:bookmarkStart w:id="50" w:name="_Toc155551507"/>
      <w:r>
        <w:t xml:space="preserve">Figure </w:t>
      </w:r>
      <w:r w:rsidR="00000000">
        <w:fldChar w:fldCharType="begin"/>
      </w:r>
      <w:r w:rsidR="00000000">
        <w:instrText xml:space="preserve"> SEQ Figure \* ARABIC </w:instrText>
      </w:r>
      <w:r w:rsidR="00000000">
        <w:fldChar w:fldCharType="separate"/>
      </w:r>
      <w:r w:rsidR="007F2D32">
        <w:rPr>
          <w:noProof/>
        </w:rPr>
        <w:t>11</w:t>
      </w:r>
      <w:r w:rsidR="00000000">
        <w:rPr>
          <w:noProof/>
        </w:rPr>
        <w:fldChar w:fldCharType="end"/>
      </w:r>
      <w:r>
        <w:t xml:space="preserve">: </w:t>
      </w:r>
      <w:r>
        <w:rPr>
          <w:noProof/>
        </w:rPr>
        <w:t>Draw call amount with old model</w:t>
      </w:r>
      <w:r>
        <w:rPr>
          <w:noProof/>
        </w:rPr>
        <w:tab/>
      </w:r>
      <w:r>
        <w:rPr>
          <w:noProof/>
        </w:rPr>
        <w:tab/>
      </w:r>
      <w:r>
        <w:rPr>
          <w:noProof/>
        </w:rPr>
        <w:tab/>
      </w:r>
      <w:r>
        <w:t xml:space="preserve">Figure </w:t>
      </w:r>
      <w:r w:rsidR="00000000">
        <w:fldChar w:fldCharType="begin"/>
      </w:r>
      <w:r w:rsidR="00000000">
        <w:instrText xml:space="preserve"> SEQ Figure \* ARABIC </w:instrText>
      </w:r>
      <w:r w:rsidR="00000000">
        <w:fldChar w:fldCharType="separate"/>
      </w:r>
      <w:r w:rsidR="007F2D32">
        <w:rPr>
          <w:noProof/>
        </w:rPr>
        <w:t>12</w:t>
      </w:r>
      <w:r w:rsidR="00000000">
        <w:rPr>
          <w:noProof/>
        </w:rPr>
        <w:fldChar w:fldCharType="end"/>
      </w:r>
      <w:r>
        <w:t>:</w:t>
      </w:r>
      <w:r w:rsidRPr="00FE3229">
        <w:t xml:space="preserve"> Draw call amount with </w:t>
      </w:r>
      <w:r>
        <w:t>new</w:t>
      </w:r>
      <w:r w:rsidRPr="00FE3229">
        <w:t xml:space="preserve"> model</w:t>
      </w:r>
      <w:bookmarkEnd w:id="50"/>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lastRenderedPageBreak/>
        <w:drawing>
          <wp:inline distT="0" distB="0" distL="0" distR="0" wp14:anchorId="3E161083" wp14:editId="43EC32C6">
            <wp:extent cx="4572000" cy="3323446"/>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31"/>
                    <a:stretch>
                      <a:fillRect/>
                    </a:stretch>
                  </pic:blipFill>
                  <pic:spPr>
                    <a:xfrm>
                      <a:off x="0" y="0"/>
                      <a:ext cx="4592309" cy="3338209"/>
                    </a:xfrm>
                    <a:prstGeom prst="rect">
                      <a:avLst/>
                    </a:prstGeom>
                  </pic:spPr>
                </pic:pic>
              </a:graphicData>
            </a:graphic>
          </wp:inline>
        </w:drawing>
      </w:r>
    </w:p>
    <w:p w14:paraId="5AF0C30F" w14:textId="1ADD17E9" w:rsidR="001B1D78" w:rsidRDefault="00CF321A" w:rsidP="00CF321A">
      <w:pPr>
        <w:pStyle w:val="Caption"/>
      </w:pPr>
      <w:bookmarkStart w:id="51" w:name="_Toc155551508"/>
      <w:r>
        <w:t xml:space="preserve">Figure </w:t>
      </w:r>
      <w:r w:rsidR="00000000">
        <w:fldChar w:fldCharType="begin"/>
      </w:r>
      <w:r w:rsidR="00000000">
        <w:instrText xml:space="preserve"> SEQ Figure \* ARABIC </w:instrText>
      </w:r>
      <w:r w:rsidR="00000000">
        <w:fldChar w:fldCharType="separate"/>
      </w:r>
      <w:r w:rsidR="007F2D32">
        <w:rPr>
          <w:noProof/>
        </w:rPr>
        <w:t>13</w:t>
      </w:r>
      <w:r w:rsidR="00000000">
        <w:rPr>
          <w:noProof/>
        </w:rPr>
        <w:fldChar w:fldCharType="end"/>
      </w:r>
      <w:r>
        <w:t>: LOD Settings after generating an LOD</w:t>
      </w:r>
      <w:r w:rsidR="008D6209">
        <w:t xml:space="preserve"> s</w:t>
      </w:r>
      <w:r>
        <w:t>ettings asset</w:t>
      </w:r>
      <w:bookmarkEnd w:id="51"/>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2" w:name="_Toc155520908"/>
      <w:r>
        <w:t>Multithreading</w:t>
      </w:r>
      <w:bookmarkEnd w:id="52"/>
    </w:p>
    <w:p w14:paraId="275EB3CF" w14:textId="6AEC1927" w:rsidR="00A56DD0" w:rsidRDefault="00A56DD0" w:rsidP="00BC6BAD">
      <w:r>
        <w:t xml:space="preserve">As of </w:t>
      </w:r>
      <w:r w:rsidR="00A413C3">
        <w:t xml:space="preserve">Unreal Engine </w:t>
      </w:r>
      <w:r>
        <w:t>5.1, Mass already does some multithreading by default</w:t>
      </w:r>
      <w:r w:rsidR="00397550">
        <w:t xml:space="preserve"> </w:t>
      </w:r>
      <w:r w:rsidR="00397550">
        <w:fldChar w:fldCharType="begin"/>
      </w:r>
      <w:r w:rsidR="00397550">
        <w:instrText xml:space="preserve"> ADDIN ZOTERO_ITEM CSL_CITATION {"citationID":"fIv3NQuy","properties":{"formattedCitation":"[51]","plainCitation":"[51]","noteIndex":0},"citationItems":[{"id":813,"uris":["http://zotero.org/users/12779847/items/HQAUK2QV"],"itemData":{"id":813,"type":"webpage","abstract":"Overview of new and updated features in Unreal Engine 5.1","language":"en-US","title":"Unreal Engine 5.1 Release Notes","URL":"https://docs.unrealengine.com/5.1/en-US/unreal-engine-5.1-release-notes/","accessed":{"date-parts":[["2024",1,13]]}}}],"schema":"https://github.com/citation-style-language/schema/raw/master/csl-citation.json"} </w:instrText>
      </w:r>
      <w:r w:rsidR="00397550">
        <w:fldChar w:fldCharType="separate"/>
      </w:r>
      <w:r w:rsidR="00397550" w:rsidRPr="00397550">
        <w:rPr>
          <w:rFonts w:ascii="Calibri" w:hAnsi="Calibri" w:cs="Calibri"/>
        </w:rPr>
        <w:t>[51]</w:t>
      </w:r>
      <w:r w:rsidR="00397550">
        <w:fldChar w:fldCharType="end"/>
      </w:r>
      <w:r>
        <w: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1E0333A6"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r w:rsidR="001F0901">
        <w:t xml:space="preserve">, as seen </w:t>
      </w:r>
      <w:r w:rsidR="001F0901">
        <w:fldChar w:fldCharType="begin"/>
      </w:r>
      <w:r w:rsidR="001F0901">
        <w:instrText xml:space="preserve"> REF _Ref156040059 \p \h </w:instrText>
      </w:r>
      <w:r w:rsidR="001F0901">
        <w:fldChar w:fldCharType="separate"/>
      </w:r>
      <w:r w:rsidR="001F0901">
        <w:t>below</w:t>
      </w:r>
      <w:r w:rsidR="001F0901">
        <w:fldChar w:fldCharType="end"/>
      </w:r>
      <w:r>
        <w:t>.</w:t>
      </w:r>
    </w:p>
    <w:p w14:paraId="064F30D0"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ifdef</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ENABLE_MULTITHREADING</w:t>
      </w:r>
    </w:p>
    <w:p w14:paraId="271041DA"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ParallelFor(</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NumEntities(), [&amp;](</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Index</w:t>
      </w:r>
      <w:r>
        <w:rPr>
          <w:rFonts w:ascii="Cascadia Mono" w:hAnsi="Cascadia Mono" w:cs="Cascadia Mono"/>
          <w:color w:val="000000"/>
          <w:sz w:val="19"/>
          <w:szCs w:val="19"/>
          <w:lang w:val="en-GB"/>
        </w:rPr>
        <w:t>)</w:t>
      </w:r>
    </w:p>
    <w:p w14:paraId="35BB1B11"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else</w:t>
      </w:r>
    </w:p>
    <w:p w14:paraId="660A30F7" w14:textId="03522888" w:rsidR="00710480" w:rsidRDefault="00710480" w:rsidP="006D3FFD">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int32 EntityIndex = 0; EntityIndex &lt; Context.GetNumEntities(); ++EntityIndex)</w:t>
      </w:r>
    </w:p>
    <w:p w14:paraId="01AD38CF" w14:textId="3005731C" w:rsidR="00CF321A" w:rsidRDefault="00710480" w:rsidP="00710480">
      <w:pPr>
        <w:keepNext/>
      </w:pPr>
      <w:r>
        <w:rPr>
          <w:rFonts w:ascii="Cascadia Mono" w:hAnsi="Cascadia Mono" w:cs="Cascadia Mono"/>
          <w:color w:val="808080"/>
          <w:sz w:val="19"/>
          <w:szCs w:val="19"/>
          <w:lang w:val="en-GB"/>
        </w:rPr>
        <w:t>#endif</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ENABLE_MULTITHREADING</w:t>
      </w:r>
    </w:p>
    <w:p w14:paraId="6D69128C" w14:textId="62B43515" w:rsidR="00CF321A" w:rsidRDefault="00CF321A" w:rsidP="00CF321A">
      <w:pPr>
        <w:pStyle w:val="Caption"/>
      </w:pPr>
      <w:bookmarkStart w:id="53" w:name="_Toc155551577"/>
      <w:bookmarkStart w:id="54" w:name="_Ref156040059"/>
      <w:r>
        <w:t xml:space="preserve">Code snippet </w:t>
      </w:r>
      <w:r w:rsidR="00000000">
        <w:fldChar w:fldCharType="begin"/>
      </w:r>
      <w:r w:rsidR="00000000">
        <w:instrText xml:space="preserve"> SEQ Code_snippet \* ARABIC </w:instrText>
      </w:r>
      <w:r w:rsidR="00000000">
        <w:fldChar w:fldCharType="separate"/>
      </w:r>
      <w:r w:rsidR="00F14856">
        <w:rPr>
          <w:noProof/>
        </w:rPr>
        <w:t>7</w:t>
      </w:r>
      <w:r w:rsidR="00000000">
        <w:rPr>
          <w:noProof/>
        </w:rPr>
        <w:fldChar w:fldCharType="end"/>
      </w:r>
      <w:r>
        <w:t>: Replacing the normal for loop with a ParallelFor</w:t>
      </w:r>
      <w:bookmarkEnd w:id="53"/>
      <w:bookmarkEnd w:id="54"/>
    </w:p>
    <w:p w14:paraId="20BEE998" w14:textId="77777777" w:rsidR="00127B1A" w:rsidRPr="00127B1A" w:rsidRDefault="00127B1A" w:rsidP="00127B1A"/>
    <w:p w14:paraId="4B739460" w14:textId="27563B4A" w:rsidR="009726B0" w:rsidRDefault="00E36553" w:rsidP="00350C2B">
      <w:r>
        <w:lastRenderedPageBreak/>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r w:rsidR="004B4C74">
        <w:br/>
      </w:r>
      <w:r w:rsidR="008B78E3">
        <w:t>We also multithreaded the movement and attacking processor</w:t>
      </w:r>
      <w:r w:rsidR="001D1DD5">
        <w:t>s</w:t>
      </w:r>
      <w:r w:rsidR="008B78E3">
        <w:t>, which in hindsight</w:t>
      </w:r>
      <w:r w:rsidR="003C0C4E">
        <w:t>,</w:t>
      </w:r>
      <w:r w:rsidR="008B78E3">
        <w:t xml:space="preserve"> was not needed since they already barely take any frame time at all.</w:t>
      </w:r>
    </w:p>
    <w:p w14:paraId="56887772" w14:textId="4F4A9272" w:rsidR="008B78E3" w:rsidRDefault="008B78E3" w:rsidP="00350C2B">
      <w:r>
        <w:t>Also make sure to use a mutex (FCriticalSection in Unreal Engine) whenever you don’t want two threads accessing the same section of your code at the same time.</w:t>
      </w:r>
      <w:r w:rsidR="00D34F14">
        <w:t xml:space="preserve"> This can be seen in an example </w:t>
      </w:r>
      <w:r w:rsidR="00D34F14">
        <w:fldChar w:fldCharType="begin"/>
      </w:r>
      <w:r w:rsidR="00D34F14">
        <w:instrText xml:space="preserve"> REF _Ref156040143 \p \h </w:instrText>
      </w:r>
      <w:r w:rsidR="00D34F14">
        <w:fldChar w:fldCharType="separate"/>
      </w:r>
      <w:r w:rsidR="00D34F14">
        <w:t>below</w:t>
      </w:r>
      <w:r w:rsidR="00D34F14">
        <w:fldChar w:fldCharType="end"/>
      </w:r>
      <w:r w:rsidR="004B4C74">
        <w:t>.</w:t>
      </w:r>
    </w:p>
    <w:p w14:paraId="2C35EDF8" w14:textId="77777777"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heck if dead</w:t>
      </w:r>
    </w:p>
    <w:p w14:paraId="2BF708DB" w14:textId="669A140B"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TargetEntityHealth.CurrentHealth &lt;= 0)</w:t>
      </w:r>
    </w:p>
    <w:p w14:paraId="3F1B7128" w14:textId="4D94BDB5"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9B48DED" w14:textId="52481860"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Lock();</w:t>
      </w:r>
    </w:p>
    <w:p w14:paraId="7EB59FED" w14:textId="24C89039"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Defer().AddTag&lt;</w:t>
      </w:r>
      <w:r>
        <w:rPr>
          <w:rFonts w:ascii="Cascadia Mono" w:hAnsi="Cascadia Mono" w:cs="Cascadia Mono"/>
          <w:color w:val="2B91AF"/>
          <w:sz w:val="19"/>
          <w:szCs w:val="19"/>
          <w:lang w:val="en-GB"/>
        </w:rPr>
        <w:t>FDyingTag</w:t>
      </w:r>
      <w:r>
        <w:rPr>
          <w:rFonts w:ascii="Cascadia Mono" w:hAnsi="Cascadia Mono" w:cs="Cascadia Mono"/>
          <w:color w:val="000000"/>
          <w:sz w:val="19"/>
          <w:szCs w:val="19"/>
          <w:lang w:val="en-GB"/>
        </w:rPr>
        <w:t>&gt;(TargetEntity);</w:t>
      </w:r>
    </w:p>
    <w:p w14:paraId="18C53758" w14:textId="39B30B8F"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Unlock();</w:t>
      </w:r>
    </w:p>
    <w:p w14:paraId="656AE7C2" w14:textId="743F1692" w:rsidR="00CF321A" w:rsidRDefault="008D0D72" w:rsidP="008D0D72">
      <w:pPr>
        <w:keepNext/>
      </w:pPr>
      <w:r>
        <w:rPr>
          <w:rFonts w:ascii="Cascadia Mono" w:hAnsi="Cascadia Mono" w:cs="Cascadia Mono"/>
          <w:color w:val="000000"/>
          <w:sz w:val="19"/>
          <w:szCs w:val="19"/>
          <w:lang w:val="en-GB"/>
        </w:rPr>
        <w:t>}</w:t>
      </w:r>
    </w:p>
    <w:p w14:paraId="36E56A3E" w14:textId="54D4CD72" w:rsidR="008B78E3" w:rsidRDefault="00CF321A" w:rsidP="00CF321A">
      <w:pPr>
        <w:pStyle w:val="Caption"/>
      </w:pPr>
      <w:bookmarkStart w:id="55" w:name="_Toc155551578"/>
      <w:bookmarkStart w:id="56" w:name="_Ref156040143"/>
      <w:r>
        <w:t xml:space="preserve">Code snippet </w:t>
      </w:r>
      <w:r w:rsidR="00000000">
        <w:fldChar w:fldCharType="begin"/>
      </w:r>
      <w:r w:rsidR="00000000">
        <w:instrText xml:space="preserve"> SEQ Code_snippet \* ARABIC </w:instrText>
      </w:r>
      <w:r w:rsidR="00000000">
        <w:fldChar w:fldCharType="separate"/>
      </w:r>
      <w:r w:rsidR="00F14856">
        <w:rPr>
          <w:noProof/>
        </w:rPr>
        <w:t>8</w:t>
      </w:r>
      <w:r w:rsidR="00000000">
        <w:rPr>
          <w:noProof/>
        </w:rPr>
        <w:fldChar w:fldCharType="end"/>
      </w:r>
      <w:r>
        <w:t>: Using a mutex to prevent simultaneous writing to the deferred command buffer</w:t>
      </w:r>
      <w:bookmarkEnd w:id="55"/>
      <w:bookmarkEnd w:id="56"/>
    </w:p>
    <w:p w14:paraId="43C05E77" w14:textId="77777777" w:rsidR="005D602B" w:rsidRPr="005D602B" w:rsidRDefault="005D602B" w:rsidP="005D602B"/>
    <w:p w14:paraId="30A84AB9" w14:textId="4033F25E" w:rsidR="00C7645D" w:rsidRDefault="005D602B" w:rsidP="00C7645D">
      <w:r>
        <w:t xml:space="preserve">References used </w:t>
      </w:r>
      <w:r w:rsidR="00742366">
        <w:t>to</w:t>
      </w:r>
      <w:r>
        <w:t xml:space="preserve"> </w:t>
      </w:r>
      <w:r>
        <w:t>implement multithreading</w:t>
      </w:r>
      <w:r>
        <w:t>:</w:t>
      </w:r>
      <w:r>
        <w:t xml:space="preserve"> </w:t>
      </w:r>
      <w:r w:rsidR="00C7645D">
        <w:fldChar w:fldCharType="begin"/>
      </w:r>
      <w:r w:rsidR="007C5FB1">
        <w:instrText xml:space="preserve"> ADDIN ZOTERO_ITEM CSL_CITATION {"citationID":"oPx6UwNQ","properties":{"formattedCitation":"[20], [21]","plainCitation":"[20], [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label":"page"},{"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rsidR="00C7645D">
        <w:fldChar w:fldCharType="separate"/>
      </w:r>
      <w:r w:rsidR="007C5FB1" w:rsidRPr="007C5FB1">
        <w:rPr>
          <w:rFonts w:ascii="Calibri" w:hAnsi="Calibri" w:cs="Calibri"/>
        </w:rPr>
        <w:t>[20], [21]</w:t>
      </w:r>
      <w:r w:rsidR="00C7645D">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57" w:name="_Toc155520909"/>
      <w:r>
        <w:t>Spatial Partitioning</w:t>
      </w:r>
      <w:bookmarkEnd w:id="57"/>
    </w:p>
    <w:p w14:paraId="6E14B080" w14:textId="5FA87631" w:rsidR="008B78E3" w:rsidRDefault="008B78E3" w:rsidP="008B78E3">
      <w:r>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5827F9F"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w:t>
      </w:r>
      <w:r w:rsidR="0011303F">
        <w:t>.</w:t>
      </w:r>
      <w:r w:rsidR="00185F9F">
        <w:t xml:space="preserve"> </w:t>
      </w:r>
      <w:r w:rsidR="0011303F">
        <w:t>A</w:t>
      </w:r>
      <w:r w:rsidR="00185F9F">
        <w:t xml:space="preserve">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4DB42F50" w:rsidR="00185F9F" w:rsidRDefault="00185F9F" w:rsidP="008B78E3">
      <w:r>
        <w:t>Luckily, Unreal Engine has some spatial partitioning structures built into the engine, like the hash</w:t>
      </w:r>
      <w:r w:rsidR="00333B95">
        <w:t xml:space="preserve"> </w:t>
      </w:r>
      <w:r>
        <w:t>grid that was used for avoidance. They also have multiple octree implementations, the one we will use is TOctree2</w:t>
      </w:r>
      <w:r w:rsidR="004D0D99">
        <w:t xml:space="preserve"> </w:t>
      </w:r>
      <w:r w:rsidR="004D0D99">
        <w:fldChar w:fldCharType="begin"/>
      </w:r>
      <w:r w:rsidR="004D0D99">
        <w:instrText xml:space="preserve"> ADDIN ZOTERO_ITEM CSL_CITATION {"citationID":"b9VmGnhL","properties":{"formattedCitation":"[52]","plainCitation":"[52]","noteIndex":0},"citationItems":[{"id":815,"uris":["http://zotero.org/users/12779847/items/QCASI6AN"],"itemData":{"id":815,"type":"webpage","abstract":"An octree.","language":"en-US","title":"TOctree2","URL":"https://docs.unrealengine.com/5.3/en-US/API/Runtime/Core/Math/TOctree2/","accessed":{"date-parts":[["2024",1,13]]}}}],"schema":"https://github.com/citation-style-language/schema/raw/master/csl-citation.json"} </w:instrText>
      </w:r>
      <w:r w:rsidR="004D0D99">
        <w:fldChar w:fldCharType="separate"/>
      </w:r>
      <w:r w:rsidR="004D0D99" w:rsidRPr="004D0D99">
        <w:rPr>
          <w:rFonts w:ascii="Calibri" w:hAnsi="Calibri" w:cs="Calibri"/>
        </w:rPr>
        <w:t>[52]</w:t>
      </w:r>
      <w:r w:rsidR="004D0D99">
        <w:fldChar w:fldCharType="end"/>
      </w:r>
      <w:r>
        <w:t xml:space="preserve"> (the original TOctree is deprecated</w:t>
      </w:r>
      <w:r w:rsidR="00AC7753">
        <w:t xml:space="preserve"> </w:t>
      </w:r>
      <w:r w:rsidR="00AC7753">
        <w:fldChar w:fldCharType="begin"/>
      </w:r>
      <w:r w:rsidR="004D0D99">
        <w:instrText xml:space="preserve"> ADDIN ZOTERO_ITEM CSL_CITATION {"citationID":"DimmsZuU","properties":{"formattedCitation":"[53]","plainCitation":"[53]","noteIndex":0},"citationItems":[{"id":814,"uris":["http://zotero.org/users/12779847/items/8VE57ITC"],"itemData":{"id":814,"type":"webpage","abstract":"An octree.","language":"en-US","title":"TOctree_DEPRECATED","URL":"https://docs.unrealengine.com/5.3/en-US/API/Runtime/Core/Math/TOctree_DEPRECATED/","accessed":{"date-parts":[["2024",1,13]]}}}],"schema":"https://github.com/citation-style-language/schema/raw/master/csl-citation.json"} </w:instrText>
      </w:r>
      <w:r w:rsidR="00AC7753">
        <w:fldChar w:fldCharType="separate"/>
      </w:r>
      <w:r w:rsidR="004D0D99" w:rsidRPr="004D0D99">
        <w:rPr>
          <w:rFonts w:ascii="Calibri" w:hAnsi="Calibri" w:cs="Calibri"/>
        </w:rPr>
        <w:t>[53]</w:t>
      </w:r>
      <w:r w:rsidR="00AC7753">
        <w:fldChar w:fldCharType="end"/>
      </w:r>
      <w:r>
        <w:t xml:space="preserve">), since it is the most similar to a classic octree. There is also </w:t>
      </w:r>
      <w:r w:rsidRPr="00185F9F">
        <w:t>FSparseDynamicOctree3</w:t>
      </w:r>
      <w:r w:rsidR="004D0D99">
        <w:t xml:space="preserve"> </w:t>
      </w:r>
      <w:r w:rsidR="004D0D99">
        <w:fldChar w:fldCharType="begin"/>
      </w:r>
      <w:r w:rsidR="004D0D99">
        <w:instrText xml:space="preserve"> ADDIN ZOTERO_ITEM CSL_CITATION {"citationID":"iyPAqWiI","properties":{"formattedCitation":"[54]","plainCitation":"[54]","noteIndex":0},"citationItems":[{"id":816,"uris":["http://zotero.org/users/12779847/items/95HP2XKF"],"itemData":{"id":816,"type":"webpage","abstract":"[FSparseDynamicOctree3](API\\Plugins\\GeometricObjects\\Spatial\\FSparseDynamicOctree3) sorts objects with axis-aligned bounding boxes into a dynamic sparse octree of axis-aligned uniform grid cells.","language":"en-US","title":"FSparseDynamicOctree3","URL":"https://docs.unrealengine.com/5.1/en-US/API/Plugins/GeometricObjects/Spatial/FSparseDynamicOctree3/","accessed":{"date-parts":[["2024",1,13]]}}}],"schema":"https://github.com/citation-style-language/schema/raw/master/csl-citation.json"} </w:instrText>
      </w:r>
      <w:r w:rsidR="004D0D99">
        <w:fldChar w:fldCharType="separate"/>
      </w:r>
      <w:r w:rsidR="004D0D99" w:rsidRPr="004D0D99">
        <w:rPr>
          <w:rFonts w:ascii="Calibri" w:hAnsi="Calibri" w:cs="Calibri"/>
        </w:rPr>
        <w:t>[54]</w:t>
      </w:r>
      <w:r w:rsidR="004D0D99">
        <w:fldChar w:fldCharType="end"/>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lastRenderedPageBreak/>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32"/>
                    <a:stretch>
                      <a:fillRect/>
                    </a:stretch>
                  </pic:blipFill>
                  <pic:spPr>
                    <a:xfrm>
                      <a:off x="0" y="0"/>
                      <a:ext cx="5943600" cy="2924810"/>
                    </a:xfrm>
                    <a:prstGeom prst="rect">
                      <a:avLst/>
                    </a:prstGeom>
                  </pic:spPr>
                </pic:pic>
              </a:graphicData>
            </a:graphic>
          </wp:inline>
        </w:drawing>
      </w:r>
    </w:p>
    <w:p w14:paraId="7A3522FB" w14:textId="497D7C23" w:rsidR="00B51E82" w:rsidRDefault="00CF321A" w:rsidP="00CF321A">
      <w:pPr>
        <w:pStyle w:val="Caption"/>
        <w:rPr>
          <w:noProof/>
        </w:rPr>
      </w:pPr>
      <w:bookmarkStart w:id="58" w:name="_Toc155551509"/>
      <w:r>
        <w:t xml:space="preserve">Figure </w:t>
      </w:r>
      <w:r w:rsidR="00000000">
        <w:fldChar w:fldCharType="begin"/>
      </w:r>
      <w:r w:rsidR="00000000">
        <w:instrText xml:space="preserve"> SEQ Figure \* ARABIC </w:instrText>
      </w:r>
      <w:r w:rsidR="00000000">
        <w:fldChar w:fldCharType="separate"/>
      </w:r>
      <w:r w:rsidR="007F2D32">
        <w:rPr>
          <w:noProof/>
        </w:rPr>
        <w:t>14</w:t>
      </w:r>
      <w:r w:rsidR="00000000">
        <w:rPr>
          <w:noProof/>
        </w:rPr>
        <w:fldChar w:fldCharType="end"/>
      </w:r>
      <w:r>
        <w:t>: Visualization of the octree, the blue boxes represent the nodes</w:t>
      </w:r>
      <w:r>
        <w:rPr>
          <w:noProof/>
        </w:rPr>
        <w:t xml:space="preserve"> of the tree</w:t>
      </w:r>
      <w:bookmarkEnd w:id="58"/>
    </w:p>
    <w:p w14:paraId="16D02C8C" w14:textId="77777777" w:rsidR="00616118" w:rsidRPr="00616118" w:rsidRDefault="00616118" w:rsidP="00616118"/>
    <w:p w14:paraId="4C945A60" w14:textId="652FBA95" w:rsidR="006224BF" w:rsidRDefault="006224BF" w:rsidP="00350C2B">
      <w:r>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r w:rsidR="00063EE0">
        <w:t xml:space="preserve"> Our implementation is shown </w:t>
      </w:r>
      <w:r w:rsidR="00063EE0">
        <w:fldChar w:fldCharType="begin"/>
      </w:r>
      <w:r w:rsidR="00063EE0">
        <w:instrText xml:space="preserve"> REF _Ref156040977 \p \h </w:instrText>
      </w:r>
      <w:r w:rsidR="00063EE0">
        <w:fldChar w:fldCharType="separate"/>
      </w:r>
      <w:r w:rsidR="00063EE0">
        <w:t>below</w:t>
      </w:r>
      <w:r w:rsidR="00063EE0">
        <w:fldChar w:fldCharType="end"/>
      </w:r>
      <w:r w:rsidR="00063EE0">
        <w:t>.</w:t>
      </w:r>
    </w:p>
    <w:p w14:paraId="0F798E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OctreeIndex{}; OctreeIndex &lt; Octrees.Num(); ++OctreeIndex)</w:t>
      </w:r>
    </w:p>
    <w:p w14:paraId="455ED792" w14:textId="7DD72F7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280CAC9" w14:textId="2EC4088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01F07D8E" w14:textId="71CB0990"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Octree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020D5FB8" w14:textId="590225B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61DD2FD" w14:textId="710B2D12"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13406C7" w14:textId="1F716E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3F4CE7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71A0B032" w14:textId="1B18789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Check for elements in the same node</w:t>
      </w:r>
    </w:p>
    <w:p w14:paraId="3C9464A0" w14:textId="249DC77B" w:rsidR="00F14856" w:rsidRDefault="00F14856" w:rsidP="00F1485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NearbyElements(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23E52EB6" w14:textId="4F1841D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3DB4C4" w14:textId="3307711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1C4C82F8"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E492DAC" w14:textId="20F6856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86A07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6B0DE41" w14:textId="3A99BF77"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A4B2D45" w14:textId="7944396A"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711478BF" w14:textId="6120DDD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39691892" w14:textId="4BDAC4D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FE06325" w14:textId="377F7DF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2E484E92" w14:textId="2996BECE"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26FAFF7F" w14:textId="7F69CCC8"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628776B" w14:textId="1118B0B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979F3E6"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19F46FC9" w14:textId="4B647C8D"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8000"/>
          <w:sz w:val="19"/>
          <w:szCs w:val="19"/>
          <w:lang w:val="en-GB"/>
        </w:rPr>
        <w:t>//Do bounds check to see if there's any elements in other nodes that are closer</w:t>
      </w:r>
    </w:p>
    <w:p w14:paraId="51712F03" w14:textId="61E18AFC" w:rsidR="00F14856" w:rsidRDefault="00F14856" w:rsidP="00594F36">
      <w:pPr>
        <w:autoSpaceDE w:val="0"/>
        <w:autoSpaceDN w:val="0"/>
        <w:adjustRightInd w:val="0"/>
        <w:spacing w:before="0" w:after="0" w:line="240" w:lineRule="auto"/>
        <w:ind w:firstLine="72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ClosestDistance = </w:t>
      </w:r>
      <w:r>
        <w:rPr>
          <w:rFonts w:ascii="Cascadia Mono" w:hAnsi="Cascadia Mono" w:cs="Cascadia Mono"/>
          <w:color w:val="2B91AF"/>
          <w:sz w:val="19"/>
          <w:szCs w:val="19"/>
          <w:lang w:val="en-GB"/>
        </w:rPr>
        <w:t>FMath</w:t>
      </w:r>
      <w:r>
        <w:rPr>
          <w:rFonts w:ascii="Cascadia Mono" w:hAnsi="Cascadia Mono" w:cs="Cascadia Mono"/>
          <w:color w:val="000000"/>
          <w:sz w:val="19"/>
          <w:szCs w:val="19"/>
          <w:lang w:val="en-GB"/>
        </w:rPr>
        <w:t>::Sqrt(ClosestDistanceSqr);</w:t>
      </w:r>
    </w:p>
    <w:p w14:paraId="7E255A6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BoxCenterAndExtent</w:t>
      </w:r>
      <w:r>
        <w:rPr>
          <w:rFonts w:ascii="Cascadia Mono" w:hAnsi="Cascadia Mono" w:cs="Cascadia Mono"/>
          <w:color w:val="000000"/>
          <w:sz w:val="19"/>
          <w:szCs w:val="19"/>
          <w:lang w:val="en-GB"/>
        </w:rPr>
        <w:t xml:space="preserve"> Bounds{</w:t>
      </w:r>
    </w:p>
    <w:p w14:paraId="7A0948B3" w14:textId="0B18FF6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w:t>
      </w:r>
    </w:p>
    <w:p w14:paraId="5136F8D5" w14:textId="5A1A851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ClosestDistance,ClosestDistance,ClosestDistance}</w:t>
      </w:r>
    </w:p>
    <w:p w14:paraId="44F4DC52" w14:textId="25562E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00B50092"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AE39F28" w14:textId="690763FA"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ElementsWithBoundsTest(Bounds,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495D8B43" w14:textId="5E6FAF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B46474" w14:textId="358DAC3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721A0DF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0CAE6A23" w14:textId="37C25D3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57DE60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68EF1686" w14:textId="19EF5984"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7400000" w14:textId="3F755E25"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D4CDA5D" w14:textId="5124A7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7861FDDE" w14:textId="00E880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25536EA" w14:textId="1CD978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7A28A637" w14:textId="07D2881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047D8BD0" w14:textId="7F340DF6"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F69598A" w14:textId="2B59DA5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DDD303" w14:textId="4A278433" w:rsidR="00CF321A" w:rsidRDefault="00F14856" w:rsidP="00F14856">
      <w:pPr>
        <w:keepNext/>
      </w:pPr>
      <w:r>
        <w:rPr>
          <w:rFonts w:ascii="Cascadia Mono" w:hAnsi="Cascadia Mono" w:cs="Cascadia Mono"/>
          <w:color w:val="000000"/>
          <w:sz w:val="19"/>
          <w:szCs w:val="19"/>
          <w:lang w:val="en-GB"/>
        </w:rPr>
        <w:t>}</w:t>
      </w:r>
    </w:p>
    <w:p w14:paraId="25BE7953" w14:textId="7E9B53D2" w:rsidR="006224BF" w:rsidRDefault="00F14856" w:rsidP="00F14856">
      <w:pPr>
        <w:pStyle w:val="Caption"/>
      </w:pPr>
      <w:bookmarkStart w:id="59" w:name="_Ref156040977"/>
      <w:r>
        <w:t xml:space="preserve">Code snippet </w:t>
      </w:r>
      <w:r>
        <w:fldChar w:fldCharType="begin"/>
      </w:r>
      <w:r>
        <w:instrText xml:space="preserve"> SEQ Code_snippet \* ARABIC </w:instrText>
      </w:r>
      <w:r>
        <w:fldChar w:fldCharType="separate"/>
      </w:r>
      <w:r>
        <w:rPr>
          <w:noProof/>
        </w:rPr>
        <w:t>9</w:t>
      </w:r>
      <w:r>
        <w:fldChar w:fldCharType="end"/>
      </w:r>
      <w:r>
        <w:t xml:space="preserve">: </w:t>
      </w:r>
      <w:r w:rsidRPr="00875AB2">
        <w:t xml:space="preserve">Finding the closest target </w:t>
      </w:r>
      <w:r w:rsidR="00BF152E">
        <w:t>with an</w:t>
      </w:r>
      <w:r w:rsidRPr="00875AB2">
        <w:t xml:space="preserve"> octree</w:t>
      </w:r>
      <w:bookmarkEnd w:id="59"/>
    </w:p>
    <w:p w14:paraId="336FCD69" w14:textId="77777777" w:rsidR="00C7645D" w:rsidRDefault="00C7645D" w:rsidP="00C7645D"/>
    <w:p w14:paraId="111BDF02" w14:textId="1B861F9C" w:rsidR="00C7645D" w:rsidRDefault="00D32C45" w:rsidP="00C7645D">
      <w:r>
        <w:t xml:space="preserve">References used to implement </w:t>
      </w:r>
      <w:r>
        <w:t xml:space="preserve">spatial partitioning: </w:t>
      </w:r>
      <w:r w:rsidR="00C7645D">
        <w:fldChar w:fldCharType="begin"/>
      </w:r>
      <w:r w:rsidR="0065113B">
        <w:instrText xml:space="preserve"> ADDIN ZOTERO_ITEM CSL_CITATION {"citationID":"vHvpXbrY","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C7645D">
        <w:fldChar w:fldCharType="separate"/>
      </w:r>
      <w:r w:rsidR="0065113B" w:rsidRPr="0065113B">
        <w:rPr>
          <w:rFonts w:ascii="Calibri" w:hAnsi="Calibri" w:cs="Calibri"/>
        </w:rPr>
        <w:t>[16], [17], [18], [19]</w:t>
      </w:r>
      <w:r w:rsidR="00C7645D">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0" w:name="_Toc155520910"/>
      <w:r>
        <w:t>Animation Sharing</w:t>
      </w:r>
      <w:bookmarkEnd w:id="60"/>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74E1B53" w:rsidR="00552427" w:rsidRDefault="00CF321A" w:rsidP="00CF321A">
      <w:pPr>
        <w:pStyle w:val="Caption"/>
        <w:rPr>
          <w:noProof/>
        </w:rPr>
      </w:pPr>
      <w:bookmarkStart w:id="61" w:name="_Toc155551511"/>
      <w:r>
        <w:t xml:space="preserve">Figure </w:t>
      </w:r>
      <w:r w:rsidR="00000000">
        <w:fldChar w:fldCharType="begin"/>
      </w:r>
      <w:r w:rsidR="00000000">
        <w:instrText xml:space="preserve"> SEQ Figure \* ARABIC </w:instrText>
      </w:r>
      <w:r w:rsidR="00000000">
        <w:fldChar w:fldCharType="separate"/>
      </w:r>
      <w:r w:rsidR="007F2D32">
        <w:rPr>
          <w:noProof/>
        </w:rPr>
        <w:t>16</w:t>
      </w:r>
      <w:r w:rsidR="00000000">
        <w:rPr>
          <w:noProof/>
        </w:rPr>
        <w:fldChar w:fldCharType="end"/>
      </w:r>
      <w:r>
        <w:t>: Screenshot from within Unreal Insights to</w:t>
      </w:r>
      <w:r>
        <w:rPr>
          <w:noProof/>
        </w:rPr>
        <w:t xml:space="preserve"> show the amount of frame time the animations take</w:t>
      </w:r>
      <w:bookmarkEnd w:id="61"/>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34"/>
                    <a:stretch>
                      <a:fillRect/>
                    </a:stretch>
                  </pic:blipFill>
                  <pic:spPr>
                    <a:xfrm>
                      <a:off x="0" y="0"/>
                      <a:ext cx="5943600" cy="1670050"/>
                    </a:xfrm>
                    <a:prstGeom prst="rect">
                      <a:avLst/>
                    </a:prstGeom>
                  </pic:spPr>
                </pic:pic>
              </a:graphicData>
            </a:graphic>
          </wp:inline>
        </w:drawing>
      </w:r>
    </w:p>
    <w:p w14:paraId="57BFAF6C" w14:textId="77BA7659" w:rsidR="00231221" w:rsidRDefault="00CF321A" w:rsidP="00CF321A">
      <w:pPr>
        <w:pStyle w:val="Caption"/>
      </w:pPr>
      <w:bookmarkStart w:id="62" w:name="_Toc155551512"/>
      <w:r>
        <w:t xml:space="preserve">Figure </w:t>
      </w:r>
      <w:r w:rsidR="00000000">
        <w:fldChar w:fldCharType="begin"/>
      </w:r>
      <w:r w:rsidR="00000000">
        <w:instrText xml:space="preserve"> SEQ Figure \* ARABIC </w:instrText>
      </w:r>
      <w:r w:rsidR="00000000">
        <w:fldChar w:fldCharType="separate"/>
      </w:r>
      <w:r w:rsidR="007F2D32">
        <w:rPr>
          <w:noProof/>
        </w:rPr>
        <w:t>17</w:t>
      </w:r>
      <w:r w:rsidR="00000000">
        <w:rPr>
          <w:noProof/>
        </w:rPr>
        <w:fldChar w:fldCharType="end"/>
      </w:r>
      <w:r>
        <w:t>: Creation of the animation sharing manager</w:t>
      </w:r>
      <w:bookmarkEnd w:id="62"/>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35"/>
                    <a:stretch>
                      <a:fillRect/>
                    </a:stretch>
                  </pic:blipFill>
                  <pic:spPr>
                    <a:xfrm>
                      <a:off x="0" y="0"/>
                      <a:ext cx="5943600" cy="3510915"/>
                    </a:xfrm>
                    <a:prstGeom prst="rect">
                      <a:avLst/>
                    </a:prstGeom>
                  </pic:spPr>
                </pic:pic>
              </a:graphicData>
            </a:graphic>
          </wp:inline>
        </w:drawing>
      </w:r>
    </w:p>
    <w:p w14:paraId="08509F04" w14:textId="1E2FF4E8" w:rsidR="000317F5" w:rsidRDefault="00CF321A" w:rsidP="00CF321A">
      <w:pPr>
        <w:pStyle w:val="Caption"/>
      </w:pPr>
      <w:bookmarkStart w:id="63" w:name="_Toc155551513"/>
      <w:r>
        <w:t xml:space="preserve">Figure </w:t>
      </w:r>
      <w:r w:rsidR="00000000">
        <w:fldChar w:fldCharType="begin"/>
      </w:r>
      <w:r w:rsidR="00000000">
        <w:instrText xml:space="preserve"> SEQ Figure \* ARABIC </w:instrText>
      </w:r>
      <w:r w:rsidR="00000000">
        <w:fldChar w:fldCharType="separate"/>
      </w:r>
      <w:r w:rsidR="007F2D32">
        <w:rPr>
          <w:noProof/>
        </w:rPr>
        <w:t>18</w:t>
      </w:r>
      <w:r w:rsidR="00000000">
        <w:rPr>
          <w:noProof/>
        </w:rPr>
        <w:fldChar w:fldCharType="end"/>
      </w:r>
      <w:r w:rsidRPr="002F1346">
        <w:t xml:space="preserve">: Configuration of the </w:t>
      </w:r>
      <w:r>
        <w:t>AnimationSharingSetup asset</w:t>
      </w:r>
      <w:bookmarkEnd w:id="63"/>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36"/>
                    <a:stretch>
                      <a:fillRect/>
                    </a:stretch>
                  </pic:blipFill>
                  <pic:spPr>
                    <a:xfrm>
                      <a:off x="0" y="0"/>
                      <a:ext cx="5943600" cy="2407920"/>
                    </a:xfrm>
                    <a:prstGeom prst="rect">
                      <a:avLst/>
                    </a:prstGeom>
                  </pic:spPr>
                </pic:pic>
              </a:graphicData>
            </a:graphic>
          </wp:inline>
        </w:drawing>
      </w:r>
    </w:p>
    <w:p w14:paraId="62860DB3" w14:textId="0F1BC3CB" w:rsidR="002F3B28" w:rsidRDefault="00CF321A" w:rsidP="00CF321A">
      <w:pPr>
        <w:pStyle w:val="Caption"/>
      </w:pPr>
      <w:bookmarkStart w:id="64" w:name="_Toc155551514"/>
      <w:r>
        <w:t xml:space="preserve">Figure </w:t>
      </w:r>
      <w:r w:rsidR="00000000">
        <w:fldChar w:fldCharType="begin"/>
      </w:r>
      <w:r w:rsidR="00000000">
        <w:instrText xml:space="preserve"> SEQ Figure \* ARABIC </w:instrText>
      </w:r>
      <w:r w:rsidR="00000000">
        <w:fldChar w:fldCharType="separate"/>
      </w:r>
      <w:r w:rsidR="007F2D32">
        <w:rPr>
          <w:noProof/>
        </w:rPr>
        <w:t>19</w:t>
      </w:r>
      <w:r w:rsidR="00000000">
        <w:rPr>
          <w:noProof/>
        </w:rPr>
        <w:fldChar w:fldCharType="end"/>
      </w:r>
      <w:r>
        <w:t>: Registering and unregistering the actor with the animation sharing manager</w:t>
      </w:r>
      <w:bookmarkEnd w:id="64"/>
    </w:p>
    <w:p w14:paraId="20F06514" w14:textId="77777777" w:rsidR="00C7645D" w:rsidRDefault="00C7645D" w:rsidP="00C7645D"/>
    <w:p w14:paraId="7A2B5891" w14:textId="2D19638C" w:rsidR="00C7645D" w:rsidRPr="00C7645D" w:rsidRDefault="00644E3B" w:rsidP="00C7645D">
      <w:r>
        <w:t>Reference used to implemen</w:t>
      </w:r>
      <w:r>
        <w:t xml:space="preserve">t animation sharing: </w:t>
      </w:r>
      <w:r w:rsidR="00C7645D">
        <w:fldChar w:fldCharType="begin"/>
      </w:r>
      <w:r w:rsidR="0065113B">
        <w:instrText xml:space="preserve"> ADDIN ZOTERO_ITEM CSL_CITATION {"citationID":"VADUr5E5","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C7645D">
        <w:fldChar w:fldCharType="separate"/>
      </w:r>
      <w:r w:rsidR="0065113B" w:rsidRPr="0065113B">
        <w:rPr>
          <w:rFonts w:ascii="Calibri" w:hAnsi="Calibri" w:cs="Calibri"/>
        </w:rPr>
        <w:t>[25]</w:t>
      </w:r>
      <w:r w:rsidR="00C7645D">
        <w:fldChar w:fldCharType="end"/>
      </w:r>
      <w:r w:rsidR="00A009B9">
        <w:t>.</w:t>
      </w:r>
    </w:p>
    <w:p w14:paraId="24DC491D" w14:textId="5BC5D838" w:rsidR="00EB1279" w:rsidRDefault="006A3E9B" w:rsidP="008B3BCA">
      <w:pPr>
        <w:pStyle w:val="Heading2"/>
        <w:numPr>
          <w:ilvl w:val="0"/>
          <w:numId w:val="40"/>
        </w:numPr>
      </w:pPr>
      <w:bookmarkStart w:id="65" w:name="_Toc155520911"/>
      <w:r>
        <w:lastRenderedPageBreak/>
        <w:t>Results</w:t>
      </w:r>
      <w:bookmarkEnd w:id="65"/>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37"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38"/>
                    <a:stretch>
                      <a:fillRect/>
                    </a:stretch>
                  </pic:blipFill>
                  <pic:spPr>
                    <a:xfrm>
                      <a:off x="0" y="0"/>
                      <a:ext cx="5044877" cy="1691787"/>
                    </a:xfrm>
                    <a:prstGeom prst="rect">
                      <a:avLst/>
                    </a:prstGeom>
                  </pic:spPr>
                </pic:pic>
              </a:graphicData>
            </a:graphic>
          </wp:inline>
        </w:drawing>
      </w:r>
    </w:p>
    <w:p w14:paraId="30696125" w14:textId="7AFF945F" w:rsidR="005853DC" w:rsidRDefault="00CF321A" w:rsidP="00CF321A">
      <w:pPr>
        <w:pStyle w:val="Caption"/>
      </w:pPr>
      <w:bookmarkStart w:id="66" w:name="_Toc155551515"/>
      <w:r>
        <w:t xml:space="preserve">Figure </w:t>
      </w:r>
      <w:r w:rsidR="00000000">
        <w:fldChar w:fldCharType="begin"/>
      </w:r>
      <w:r w:rsidR="00000000">
        <w:instrText xml:space="preserve"> SEQ Figure \* ARABIC </w:instrText>
      </w:r>
      <w:r w:rsidR="00000000">
        <w:fldChar w:fldCharType="separate"/>
      </w:r>
      <w:r w:rsidR="007F2D32">
        <w:rPr>
          <w:noProof/>
        </w:rPr>
        <w:t>20</w:t>
      </w:r>
      <w:r w:rsidR="00000000">
        <w:rPr>
          <w:noProof/>
        </w:rPr>
        <w:fldChar w:fldCharType="end"/>
      </w:r>
      <w:r>
        <w:t>: Screenshot from within Unreal Insights showing how component ticks are not grouped</w:t>
      </w:r>
      <w:bookmarkEnd w:id="66"/>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090666D3" w:rsidR="00C7645D" w:rsidRDefault="00C7645D" w:rsidP="000D5C84">
      <w:r>
        <w:fldChar w:fldCharType="begin"/>
      </w:r>
      <w:r w:rsidR="004D0D99">
        <w:instrText xml:space="preserve"> ADDIN ZOTERO_ITEM CSL_CITATION {"citationID":"wcchrr7E","properties":{"formattedCitation":"[22], [44], [55]","plainCitation":"[22], [44], [55]","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004D0D99" w:rsidRPr="004D0D99">
        <w:rPr>
          <w:rFonts w:ascii="Calibri" w:hAnsi="Calibri" w:cs="Calibri"/>
        </w:rPr>
        <w:t>[22], [44], [55]</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39"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67" w:name="_Toc155520912"/>
      <w:r>
        <w:lastRenderedPageBreak/>
        <w:t>Discussion</w:t>
      </w:r>
      <w:bookmarkEnd w:id="67"/>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40"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68" w:name="_Toc155520913"/>
      <w:r>
        <w:lastRenderedPageBreak/>
        <w:t>Frame Time Over Unit Count</w:t>
      </w:r>
      <w:bookmarkEnd w:id="68"/>
    </w:p>
    <w:p w14:paraId="5D800724" w14:textId="2A775A91" w:rsidR="005A143E" w:rsidRDefault="005A143E" w:rsidP="005A143E">
      <w:r>
        <w:t>The game thread takes more frame time than the render thread and GPU in all cases</w:t>
      </w:r>
      <w:r w:rsidR="0053548A">
        <w:t>, o</w:t>
      </w:r>
      <w:r>
        <w:t>nce we go past 800 vs 800 units.</w:t>
      </w:r>
      <w:r w:rsidR="0029183F">
        <w:t xml:space="preserve"> </w:t>
      </w:r>
      <w:r w:rsidR="00E65954">
        <w:t>This</w:t>
      </w:r>
      <w:r>
        <w:t xml:space="preserve"> means that our game</w:t>
      </w:r>
      <w:r w:rsidR="00A228A1">
        <w:t xml:space="preserve">play logic </w:t>
      </w:r>
      <w:r>
        <w:t>scales the worst over unit count, it is also our bottleneck and should be the focus of optimizations.</w:t>
      </w:r>
      <w:r w:rsidR="00E65954" w:rsidRPr="00E65954">
        <w:t xml:space="preserve"> </w:t>
      </w:r>
      <w:r w:rsidR="00E65954">
        <w:t xml:space="preserve">We came to this conclusion by </w:t>
      </w:r>
      <w:r w:rsidR="00E65954">
        <w:t xml:space="preserve">comparing </w:t>
      </w:r>
      <w:r w:rsidR="00E65954">
        <w:fldChar w:fldCharType="begin"/>
      </w:r>
      <w:r w:rsidR="00E65954">
        <w:instrText xml:space="preserve"> REF _Ref156052910 \h </w:instrText>
      </w:r>
      <w:r w:rsidR="00E65954">
        <w:fldChar w:fldCharType="separate"/>
      </w:r>
      <w:r w:rsidR="00E65954">
        <w:t xml:space="preserve">Chart </w:t>
      </w:r>
      <w:r w:rsidR="00E65954">
        <w:rPr>
          <w:noProof/>
        </w:rPr>
        <w:t>1</w:t>
      </w:r>
      <w:r w:rsidR="00E65954">
        <w:fldChar w:fldCharType="end"/>
      </w:r>
      <w:r w:rsidR="00E65954">
        <w:t xml:space="preserve">, </w:t>
      </w:r>
      <w:r w:rsidR="00E65954">
        <w:fldChar w:fldCharType="begin"/>
      </w:r>
      <w:r w:rsidR="00E65954">
        <w:instrText xml:space="preserve"> REF _Ref156052915 \h </w:instrText>
      </w:r>
      <w:r w:rsidR="00E65954">
        <w:fldChar w:fldCharType="separate"/>
      </w:r>
      <w:r w:rsidR="00E65954">
        <w:t xml:space="preserve">Chart </w:t>
      </w:r>
      <w:r w:rsidR="00E65954">
        <w:rPr>
          <w:noProof/>
        </w:rPr>
        <w:t>3</w:t>
      </w:r>
      <w:r w:rsidR="00E65954">
        <w:fldChar w:fldCharType="end"/>
      </w:r>
      <w:r w:rsidR="00E65954">
        <w:t xml:space="preserve"> and </w:t>
      </w:r>
      <w:r w:rsidR="00E65954">
        <w:fldChar w:fldCharType="begin"/>
      </w:r>
      <w:r w:rsidR="00E65954">
        <w:instrText xml:space="preserve"> REF _Ref156052917 \h </w:instrText>
      </w:r>
      <w:r w:rsidR="00E65954">
        <w:fldChar w:fldCharType="separate"/>
      </w:r>
      <w:r w:rsidR="00E65954">
        <w:t xml:space="preserve">Chart </w:t>
      </w:r>
      <w:r w:rsidR="00E65954">
        <w:rPr>
          <w:noProof/>
        </w:rPr>
        <w:t>4</w:t>
      </w:r>
      <w:r w:rsidR="00E65954">
        <w:fldChar w:fldCharType="end"/>
      </w:r>
      <w:r w:rsidR="00E65954">
        <w:t>.</w:t>
      </w:r>
    </w:p>
    <w:p w14:paraId="1E19C3FA" w14:textId="079E2123" w:rsidR="005A143E" w:rsidRPr="005A143E" w:rsidRDefault="00902F52" w:rsidP="005A143E">
      <w:r>
        <w:t xml:space="preserve">On the chart </w:t>
      </w:r>
      <w:r>
        <w:fldChar w:fldCharType="begin"/>
      </w:r>
      <w:r>
        <w:instrText xml:space="preserve"> REF _Ref156053008 \p \h </w:instrText>
      </w:r>
      <w:r>
        <w:fldChar w:fldCharType="separate"/>
      </w:r>
      <w:r>
        <w:t>below</w:t>
      </w:r>
      <w:r>
        <w:fldChar w:fldCharType="end"/>
      </w:r>
      <w:r>
        <w:t xml:space="preserve">, </w:t>
      </w:r>
      <w:r w:rsidR="0036079B">
        <w:t>we can see</w:t>
      </w:r>
      <w:r w:rsidR="005A143E">
        <w:t xml:space="preserve"> that the battle simulator with Mass</w:t>
      </w:r>
      <w:r w:rsidR="004010EC">
        <w:t xml:space="preserve"> unexpectedly</w:t>
      </w:r>
      <w:r w:rsidR="005A143E">
        <w:t xml:space="preserve"> </w:t>
      </w:r>
      <w:r w:rsidR="00BC0BFA">
        <w:t>performs worse than</w:t>
      </w:r>
      <w:r w:rsidR="005A143E">
        <w:t xml:space="preserve"> the simple battle simulator</w:t>
      </w:r>
      <w:r w:rsidR="00BC0BFA">
        <w:t xml:space="preserve"> once we get to 6400 vs 6400 units</w:t>
      </w:r>
      <w:r w:rsidR="005A143E">
        <w:t>.</w:t>
      </w:r>
      <w:r w:rsidR="004F2F91">
        <w:br/>
      </w:r>
      <w:r w:rsidR="005A143E">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5B1BFD" w14:textId="357625A0" w:rsidR="00E32CF7" w:rsidRDefault="005A143E" w:rsidP="001473F8">
      <w:pPr>
        <w:pStyle w:val="Caption"/>
      </w:pPr>
      <w:bookmarkStart w:id="69" w:name="_Toc155551658"/>
      <w:bookmarkStart w:id="70" w:name="_Ref156052910"/>
      <w:bookmarkStart w:id="71" w:name="_Ref156053008"/>
      <w:r>
        <w:t xml:space="preserve">Chart </w:t>
      </w:r>
      <w:r w:rsidR="00000000">
        <w:fldChar w:fldCharType="begin"/>
      </w:r>
      <w:r w:rsidR="00000000">
        <w:instrText xml:space="preserve"> SEQ Chart \* ARABIC </w:instrText>
      </w:r>
      <w:r w:rsidR="00000000">
        <w:fldChar w:fldCharType="separate"/>
      </w:r>
      <w:r w:rsidR="00BC0BFA">
        <w:rPr>
          <w:noProof/>
        </w:rPr>
        <w:t>1</w:t>
      </w:r>
      <w:r w:rsidR="00000000">
        <w:rPr>
          <w:noProof/>
        </w:rPr>
        <w:fldChar w:fldCharType="end"/>
      </w:r>
      <w:bookmarkEnd w:id="70"/>
      <w:r w:rsidRPr="00306CE3">
        <w:t>: Game thread frame time over unit count</w:t>
      </w:r>
      <w:bookmarkEnd w:id="69"/>
      <w:bookmarkEnd w:id="71"/>
    </w:p>
    <w:p w14:paraId="7869BD1D" w14:textId="77777777" w:rsidR="00D93F6A" w:rsidRDefault="00D93F6A"/>
    <w:p w14:paraId="6950CA49" w14:textId="77777777" w:rsidR="00BC0BFA" w:rsidRDefault="00D93F6A" w:rsidP="00BC0BFA">
      <w:pPr>
        <w:keepNext/>
      </w:pPr>
      <w:r>
        <w:rPr>
          <w:noProof/>
        </w:rPr>
        <w:drawing>
          <wp:inline distT="0" distB="0" distL="0" distR="0" wp14:anchorId="1FE408F0" wp14:editId="56FB2D71">
            <wp:extent cx="5943600" cy="2659380"/>
            <wp:effectExtent l="0" t="0" r="0" b="7620"/>
            <wp:docPr id="1375589467"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B6D35A6" w14:textId="6DAA14CC" w:rsidR="00BC0BFA" w:rsidRDefault="00BC0BFA" w:rsidP="00BC0BFA">
      <w:pPr>
        <w:pStyle w:val="Caption"/>
      </w:pPr>
      <w:r>
        <w:t xml:space="preserve">Chart </w:t>
      </w:r>
      <w:r>
        <w:fldChar w:fldCharType="begin"/>
      </w:r>
      <w:r>
        <w:instrText xml:space="preserve"> SEQ Chart \* ARABIC </w:instrText>
      </w:r>
      <w:r>
        <w:fldChar w:fldCharType="separate"/>
      </w:r>
      <w:r>
        <w:rPr>
          <w:noProof/>
        </w:rPr>
        <w:t>2</w:t>
      </w:r>
      <w:r>
        <w:fldChar w:fldCharType="end"/>
      </w:r>
      <w:r w:rsidRPr="00306CE3">
        <w:t>: Game thread frame time over unit count</w:t>
      </w:r>
      <w:r>
        <w:t xml:space="preserve"> (zoomed in)</w:t>
      </w:r>
    </w:p>
    <w:p w14:paraId="7D592E14" w14:textId="5DF3F311" w:rsidR="005A143E" w:rsidRDefault="005A143E" w:rsidP="005A143E">
      <w:r>
        <w:lastRenderedPageBreak/>
        <w:t xml:space="preserve">In case of the render thread, it seems like </w:t>
      </w:r>
      <w:r w:rsidR="00527A7E">
        <w:t>M</w:t>
      </w:r>
      <w:r>
        <w:t>ass greatly reduces the frame time</w:t>
      </w:r>
      <w:r w:rsidR="005913FF">
        <w:t xml:space="preserve">, as shown on the chart </w:t>
      </w:r>
      <w:r w:rsidR="005913FF">
        <w:fldChar w:fldCharType="begin"/>
      </w:r>
      <w:r w:rsidR="005913FF">
        <w:instrText xml:space="preserve"> REF _Ref156053301 \p \h </w:instrText>
      </w:r>
      <w:r w:rsidR="005913FF">
        <w:fldChar w:fldCharType="separate"/>
      </w:r>
      <w:r w:rsidR="005913FF">
        <w:t>below</w:t>
      </w:r>
      <w:r w:rsidR="005913FF">
        <w:fldChar w:fldCharType="end"/>
      </w:r>
      <w:r>
        <w:t xml:space="preserve">. </w:t>
      </w:r>
      <w:r w:rsidR="00582504">
        <w:t xml:space="preserve">This is likely </w:t>
      </w:r>
      <w:r w:rsidR="00B66E23">
        <w:t>because</w:t>
      </w:r>
      <w:r>
        <w:t xml:space="preserve"> of the instanced static meshes that are used for rendering at longer distances instead of actors.</w:t>
      </w:r>
      <w:r w:rsidR="005913FF">
        <w:br/>
      </w:r>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1C79596" w14:textId="03398882" w:rsidR="003D6EE0" w:rsidRDefault="00F36E07" w:rsidP="00F36E07">
      <w:pPr>
        <w:pStyle w:val="Caption"/>
      </w:pPr>
      <w:bookmarkStart w:id="72" w:name="_Toc155551659"/>
      <w:bookmarkStart w:id="73" w:name="_Ref156052915"/>
      <w:bookmarkStart w:id="74" w:name="_Ref156053301"/>
      <w:r>
        <w:t xml:space="preserve">Chart </w:t>
      </w:r>
      <w:r w:rsidR="00000000">
        <w:fldChar w:fldCharType="begin"/>
      </w:r>
      <w:r w:rsidR="00000000">
        <w:instrText xml:space="preserve"> SEQ Chart \* ARABIC </w:instrText>
      </w:r>
      <w:r w:rsidR="00000000">
        <w:fldChar w:fldCharType="separate"/>
      </w:r>
      <w:r w:rsidR="00BC0BFA">
        <w:rPr>
          <w:noProof/>
        </w:rPr>
        <w:t>3</w:t>
      </w:r>
      <w:r w:rsidR="00000000">
        <w:rPr>
          <w:noProof/>
        </w:rPr>
        <w:fldChar w:fldCharType="end"/>
      </w:r>
      <w:bookmarkEnd w:id="73"/>
      <w:r>
        <w:t>: Render thread frame time over unit count</w:t>
      </w:r>
      <w:bookmarkEnd w:id="72"/>
      <w:bookmarkEnd w:id="74"/>
    </w:p>
    <w:p w14:paraId="6946B452" w14:textId="77777777" w:rsidR="00EE00A4" w:rsidRDefault="00EE00A4" w:rsidP="00CA24DB"/>
    <w:p w14:paraId="4A92049E" w14:textId="197322CE" w:rsidR="005A143E" w:rsidRDefault="006A31D0" w:rsidP="00CA24DB">
      <w:r>
        <w:t xml:space="preserve">We can see on </w:t>
      </w:r>
      <w:r>
        <w:fldChar w:fldCharType="begin"/>
      </w:r>
      <w:r>
        <w:instrText xml:space="preserve"> REF _Ref156052917 \h </w:instrText>
      </w:r>
      <w:r>
        <w:fldChar w:fldCharType="separate"/>
      </w:r>
      <w:r>
        <w:t xml:space="preserve">Chart </w:t>
      </w:r>
      <w:r>
        <w:rPr>
          <w:noProof/>
        </w:rPr>
        <w:t>4</w:t>
      </w:r>
      <w:r>
        <w:fldChar w:fldCharType="end"/>
      </w:r>
      <w:r>
        <w:t xml:space="preserve"> that t</w:t>
      </w:r>
      <w:r w:rsidR="005A143E">
        <w:t xml:space="preserve">he GPU frame time seems to vary a lot, seemingly randomly. </w:t>
      </w:r>
      <w:r>
        <w:t>T</w:t>
      </w:r>
      <w:r w:rsidR="005A143E">
        <w:t>he GPU time</w:t>
      </w:r>
      <w:r>
        <w:t xml:space="preserve"> generally</w:t>
      </w:r>
      <w:r w:rsidR="005A143E">
        <w:t xml:space="preserve"> goes up when there are more units on screen</w:t>
      </w:r>
      <w:r w:rsidR="00032AF5">
        <w:t xml:space="preserve">. We can also see </w:t>
      </w:r>
      <w:r w:rsidR="005A143E">
        <w:t>that Mass, or any other technique</w:t>
      </w:r>
      <w:r w:rsidR="00BE019F">
        <w:t>,</w:t>
      </w:r>
      <w:r w:rsidR="005A143E">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6E043283">
            <wp:extent cx="5943600" cy="2735580"/>
            <wp:effectExtent l="0" t="0" r="0" b="381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0885B33" w14:textId="25534BE7" w:rsidR="00EE00A4" w:rsidRDefault="00F36E07" w:rsidP="00F36E07">
      <w:pPr>
        <w:pStyle w:val="Caption"/>
      </w:pPr>
      <w:bookmarkStart w:id="75" w:name="_Toc155551660"/>
      <w:bookmarkStart w:id="76" w:name="_Ref156052917"/>
      <w:r>
        <w:t xml:space="preserve">Chart </w:t>
      </w:r>
      <w:r w:rsidR="00000000">
        <w:fldChar w:fldCharType="begin"/>
      </w:r>
      <w:r w:rsidR="00000000">
        <w:instrText xml:space="preserve"> SEQ Chart \* ARABIC </w:instrText>
      </w:r>
      <w:r w:rsidR="00000000">
        <w:fldChar w:fldCharType="separate"/>
      </w:r>
      <w:r w:rsidR="00BC0BFA">
        <w:rPr>
          <w:noProof/>
        </w:rPr>
        <w:t>4</w:t>
      </w:r>
      <w:r w:rsidR="00000000">
        <w:rPr>
          <w:noProof/>
        </w:rPr>
        <w:fldChar w:fldCharType="end"/>
      </w:r>
      <w:bookmarkEnd w:id="76"/>
      <w:r>
        <w:t>: GPU frame time over unit count</w:t>
      </w:r>
      <w:bookmarkEnd w:id="75"/>
    </w:p>
    <w:p w14:paraId="52394B37" w14:textId="2A4419A5" w:rsidR="005A143E" w:rsidRDefault="005A143E" w:rsidP="00CA24DB">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r w:rsidR="00625263">
        <w:br/>
        <w:t xml:space="preserve">We can see in </w:t>
      </w:r>
      <w:r w:rsidR="00625263">
        <w:fldChar w:fldCharType="begin"/>
      </w:r>
      <w:r w:rsidR="00625263">
        <w:instrText xml:space="preserve"> REF _Ref156051448 \h </w:instrText>
      </w:r>
      <w:r w:rsidR="00625263">
        <w:fldChar w:fldCharType="separate"/>
      </w:r>
      <w:r w:rsidR="00625263">
        <w:t xml:space="preserve">Chart </w:t>
      </w:r>
      <w:r w:rsidR="00625263">
        <w:rPr>
          <w:noProof/>
        </w:rPr>
        <w:t>4</w:t>
      </w:r>
      <w:r w:rsidR="00625263">
        <w:fldChar w:fldCharType="end"/>
      </w:r>
      <w:r w:rsidR="00625263">
        <w:t>, that t</w:t>
      </w:r>
      <w:r>
        <w: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r w:rsidR="000E3541">
        <w:br/>
      </w:r>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r w:rsidR="000E3541">
        <w:br/>
        <w:t xml:space="preserve">In </w:t>
      </w:r>
      <w:r w:rsidR="000C1334">
        <w:fldChar w:fldCharType="begin"/>
      </w:r>
      <w:r w:rsidR="000C1334">
        <w:instrText xml:space="preserve"> REF _Ref156051448 \h </w:instrText>
      </w:r>
      <w:r w:rsidR="000C1334">
        <w:fldChar w:fldCharType="separate"/>
      </w:r>
      <w:r w:rsidR="000C1334">
        <w:t xml:space="preserve">Chart </w:t>
      </w:r>
      <w:r w:rsidR="000C1334">
        <w:rPr>
          <w:noProof/>
        </w:rPr>
        <w:t>4</w:t>
      </w:r>
      <w:r w:rsidR="000C1334">
        <w:fldChar w:fldCharType="end"/>
      </w:r>
      <w:r w:rsidR="000E3541">
        <w:t>, the spatial partitioning graph is behind the animation sharing one</w:t>
      </w:r>
      <w:r w:rsidR="000C1334">
        <w:t xml:space="preserve">. For a zoomed in chart, look at </w:t>
      </w:r>
      <w:r w:rsidR="000C1334">
        <w:fldChar w:fldCharType="begin"/>
      </w:r>
      <w:r w:rsidR="000C1334">
        <w:instrText xml:space="preserve"> REF _Ref156051741 \h </w:instrText>
      </w:r>
      <w:r w:rsidR="000C1334">
        <w:fldChar w:fldCharType="separate"/>
      </w:r>
      <w:r w:rsidR="000C1334">
        <w:t xml:space="preserve">Chart </w:t>
      </w:r>
      <w:r w:rsidR="000C1334">
        <w:rPr>
          <w:noProof/>
        </w:rPr>
        <w:t>5</w:t>
      </w:r>
      <w:r w:rsidR="000C1334">
        <w:fldChar w:fldCharType="end"/>
      </w:r>
      <w:r w:rsidR="000C1334">
        <w:t>.</w:t>
      </w:r>
    </w:p>
    <w:p w14:paraId="05E1B575" w14:textId="047D07ED" w:rsidR="00F36E07" w:rsidRDefault="00625263" w:rsidP="00F36E07">
      <w:pPr>
        <w:keepNext/>
      </w:pPr>
      <w:r>
        <w:rPr>
          <w:noProof/>
        </w:rPr>
        <w:drawing>
          <wp:inline distT="0" distB="0" distL="0" distR="0" wp14:anchorId="4BA5D4EE" wp14:editId="35B200CC">
            <wp:extent cx="5943600" cy="2552700"/>
            <wp:effectExtent l="0" t="0" r="0" b="0"/>
            <wp:docPr id="167969144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743A2D" w14:textId="3E83EFFD" w:rsidR="00836A11" w:rsidRDefault="00F36E07" w:rsidP="00F36E07">
      <w:pPr>
        <w:pStyle w:val="Caption"/>
      </w:pPr>
      <w:bookmarkStart w:id="77" w:name="_Toc155551661"/>
      <w:bookmarkStart w:id="78" w:name="_Ref156051448"/>
      <w:bookmarkStart w:id="79" w:name="_Ref156051484"/>
      <w:r>
        <w:t xml:space="preserve">Chart </w:t>
      </w:r>
      <w:r w:rsidR="00000000">
        <w:fldChar w:fldCharType="begin"/>
      </w:r>
      <w:r w:rsidR="00000000">
        <w:instrText xml:space="preserve"> SEQ Chart \* ARABIC </w:instrText>
      </w:r>
      <w:r w:rsidR="00000000">
        <w:fldChar w:fldCharType="separate"/>
      </w:r>
      <w:r w:rsidR="00BC0BFA">
        <w:rPr>
          <w:noProof/>
        </w:rPr>
        <w:t>5</w:t>
      </w:r>
      <w:r w:rsidR="00000000">
        <w:rPr>
          <w:noProof/>
        </w:rPr>
        <w:fldChar w:fldCharType="end"/>
      </w:r>
      <w:bookmarkEnd w:id="78"/>
      <w:r>
        <w:t>: Target acquisition frame time over unit count</w:t>
      </w:r>
      <w:bookmarkEnd w:id="77"/>
      <w:bookmarkEnd w:id="79"/>
    </w:p>
    <w:p w14:paraId="1FBC2F52" w14:textId="77777777" w:rsidR="00520FFB" w:rsidRDefault="00520FFB" w:rsidP="00520FFB"/>
    <w:p w14:paraId="357CBC17" w14:textId="77777777" w:rsidR="00520FFB" w:rsidRDefault="00520FFB" w:rsidP="00520FFB">
      <w:pPr>
        <w:keepNext/>
      </w:pPr>
      <w:r>
        <w:rPr>
          <w:noProof/>
        </w:rPr>
        <w:drawing>
          <wp:inline distT="0" distB="0" distL="0" distR="0" wp14:anchorId="66D80B8E" wp14:editId="1D7C117C">
            <wp:extent cx="5943600" cy="2385060"/>
            <wp:effectExtent l="0" t="0" r="0" b="15240"/>
            <wp:docPr id="1104027235"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517F66B" w14:textId="7D931777" w:rsidR="00520FFB" w:rsidRPr="00520FFB" w:rsidRDefault="00520FFB" w:rsidP="00247712">
      <w:pPr>
        <w:pStyle w:val="Caption"/>
      </w:pPr>
      <w:bookmarkStart w:id="80" w:name="_Ref156051741"/>
      <w:r>
        <w:t xml:space="preserve">Chart </w:t>
      </w:r>
      <w:r>
        <w:fldChar w:fldCharType="begin"/>
      </w:r>
      <w:r>
        <w:instrText xml:space="preserve"> SEQ Chart \* ARABIC </w:instrText>
      </w:r>
      <w:r>
        <w:fldChar w:fldCharType="separate"/>
      </w:r>
      <w:r w:rsidR="00BC0BFA">
        <w:rPr>
          <w:noProof/>
        </w:rPr>
        <w:t>6</w:t>
      </w:r>
      <w:r>
        <w:fldChar w:fldCharType="end"/>
      </w:r>
      <w:bookmarkEnd w:id="80"/>
      <w:r>
        <w:t>:</w:t>
      </w:r>
      <w:r w:rsidRPr="00520FFB">
        <w:t xml:space="preserve"> </w:t>
      </w:r>
      <w:r>
        <w:t>Target acquisition frame time over unit count</w:t>
      </w:r>
      <w:r>
        <w:t xml:space="preserve"> </w:t>
      </w:r>
      <w:r w:rsidR="00D93F6A">
        <w:t>(</w:t>
      </w:r>
      <w:r>
        <w:t>zoomed in</w:t>
      </w:r>
      <w:r w:rsidR="00D93F6A">
        <w:t>)</w:t>
      </w:r>
      <w:r>
        <w:t>.</w:t>
      </w:r>
    </w:p>
    <w:p w14:paraId="6D3EDC09" w14:textId="7139C884" w:rsidR="009F60E4" w:rsidRDefault="009F60E4" w:rsidP="00CA24DB">
      <w:r>
        <w:lastRenderedPageBreak/>
        <w:t>The navigation frame time of the simple battle simulator was included in target acquisition time, since we couldn’t distinguish those measurements. As a result it is excluded from th</w:t>
      </w:r>
      <w:r w:rsidR="00C85AF4">
        <w:t xml:space="preserve">e chart </w:t>
      </w:r>
      <w:r w:rsidR="00C85AF4">
        <w:fldChar w:fldCharType="begin"/>
      </w:r>
      <w:r w:rsidR="00C85AF4">
        <w:instrText xml:space="preserve"> REF _Ref156051893 \p \h </w:instrText>
      </w:r>
      <w:r w:rsidR="00C85AF4">
        <w:fldChar w:fldCharType="separate"/>
      </w:r>
      <w:r w:rsidR="00C85AF4">
        <w:t>below</w:t>
      </w:r>
      <w:r w:rsidR="00C85AF4">
        <w:fldChar w:fldCharType="end"/>
      </w:r>
      <w:r>
        <w:t>.</w:t>
      </w:r>
      <w:r w:rsidR="003934F5">
        <w:br/>
      </w:r>
      <w:r w:rsidR="00FC3247">
        <w:t>On this chart, we can see that n</w:t>
      </w:r>
      <w:r>
        <w:t>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54896073">
            <wp:extent cx="5943600" cy="2834640"/>
            <wp:effectExtent l="0" t="0" r="0" b="381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2D6B728" w14:textId="74EA082A" w:rsidR="00984133" w:rsidRDefault="00F36E07" w:rsidP="00F36E07">
      <w:pPr>
        <w:pStyle w:val="Caption"/>
      </w:pPr>
      <w:bookmarkStart w:id="81" w:name="_Toc155551662"/>
      <w:bookmarkStart w:id="82" w:name="_Ref156051893"/>
      <w:r>
        <w:t xml:space="preserve">Chart </w:t>
      </w:r>
      <w:r w:rsidR="00000000">
        <w:fldChar w:fldCharType="begin"/>
      </w:r>
      <w:r w:rsidR="00000000">
        <w:instrText xml:space="preserve"> SEQ Chart \* ARABIC </w:instrText>
      </w:r>
      <w:r w:rsidR="00000000">
        <w:fldChar w:fldCharType="separate"/>
      </w:r>
      <w:r w:rsidR="00BC0BFA">
        <w:rPr>
          <w:noProof/>
        </w:rPr>
        <w:t>7</w:t>
      </w:r>
      <w:r w:rsidR="00000000">
        <w:rPr>
          <w:noProof/>
        </w:rPr>
        <w:fldChar w:fldCharType="end"/>
      </w:r>
      <w:r>
        <w:t>: Navigation frame time over unit count</w:t>
      </w:r>
      <w:bookmarkEnd w:id="81"/>
      <w:bookmarkEnd w:id="82"/>
    </w:p>
    <w:p w14:paraId="4525D777" w14:textId="0546B0D6" w:rsidR="005E5EF9" w:rsidRDefault="005E5EF9"/>
    <w:p w14:paraId="4CC3647A" w14:textId="2E14D362" w:rsidR="009F60E4" w:rsidRDefault="009F60E4" w:rsidP="00CA24DB">
      <w:r>
        <w:t xml:space="preserve">In </w:t>
      </w:r>
      <w:r w:rsidR="00261638">
        <w:fldChar w:fldCharType="begin"/>
      </w:r>
      <w:r w:rsidR="00261638">
        <w:instrText xml:space="preserve"> REF _Ref156051929 \h </w:instrText>
      </w:r>
      <w:r w:rsidR="00261638">
        <w:fldChar w:fldCharType="separate"/>
      </w:r>
      <w:r w:rsidR="00261638">
        <w:t xml:space="preserve">Chart </w:t>
      </w:r>
      <w:r w:rsidR="00261638">
        <w:rPr>
          <w:noProof/>
        </w:rPr>
        <w:t>7</w:t>
      </w:r>
      <w:r w:rsidR="00261638">
        <w:fldChar w:fldCharType="end"/>
      </w:r>
      <w:r>
        <w:t>, we can see that the character movement component that was used in the simple battle simulator, seems to be very inefficient in general, even with only a few hundred units.</w:t>
      </w:r>
      <w:r w:rsidR="00261638">
        <w:br/>
      </w:r>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r w:rsidR="00261638">
        <w:br/>
      </w:r>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w:t>
      </w:r>
      <w:r w:rsidR="00C206DF">
        <w:t>sufficient</w:t>
      </w:r>
      <w:r>
        <w:t xml:space="preserve"> solution. </w:t>
      </w:r>
    </w:p>
    <w:p w14:paraId="45DAB415" w14:textId="77777777" w:rsidR="00F36E07" w:rsidRDefault="004374EC" w:rsidP="00F36E07">
      <w:pPr>
        <w:keepNext/>
      </w:pPr>
      <w:r>
        <w:rPr>
          <w:noProof/>
        </w:rPr>
        <w:lastRenderedPageBreak/>
        <w:drawing>
          <wp:inline distT="0" distB="0" distL="0" distR="0" wp14:anchorId="24FE0C8B" wp14:editId="26617964">
            <wp:extent cx="5943600" cy="2606040"/>
            <wp:effectExtent l="0" t="0" r="0" b="381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11A9197" w14:textId="6626E735" w:rsidR="004374EC" w:rsidRDefault="00F36E07" w:rsidP="00F36E07">
      <w:pPr>
        <w:pStyle w:val="Caption"/>
      </w:pPr>
      <w:bookmarkStart w:id="83" w:name="_Toc155551663"/>
      <w:bookmarkStart w:id="84" w:name="_Ref156051929"/>
      <w:r>
        <w:t xml:space="preserve">Chart </w:t>
      </w:r>
      <w:r w:rsidR="00000000">
        <w:fldChar w:fldCharType="begin"/>
      </w:r>
      <w:r w:rsidR="00000000">
        <w:instrText xml:space="preserve"> SEQ Chart \* ARABIC </w:instrText>
      </w:r>
      <w:r w:rsidR="00000000">
        <w:fldChar w:fldCharType="separate"/>
      </w:r>
      <w:r w:rsidR="00BC0BFA">
        <w:rPr>
          <w:noProof/>
        </w:rPr>
        <w:t>8</w:t>
      </w:r>
      <w:r w:rsidR="00000000">
        <w:rPr>
          <w:noProof/>
        </w:rPr>
        <w:fldChar w:fldCharType="end"/>
      </w:r>
      <w:bookmarkEnd w:id="84"/>
      <w:r>
        <w:t>: Movement and avoidance frame time over unit count</w:t>
      </w:r>
      <w:bookmarkEnd w:id="83"/>
    </w:p>
    <w:p w14:paraId="25FCB08D" w14:textId="03FAA590" w:rsidR="005E5EF9" w:rsidRDefault="005E5EF9"/>
    <w:p w14:paraId="7A087981" w14:textId="1002BAE5" w:rsidR="009F60E4" w:rsidRDefault="009F60E4" w:rsidP="00CA24DB">
      <w:r>
        <w:t>The time it takes to translate from Mass to the actors is noticeable enough to be worth analyzing</w:t>
      </w:r>
      <w:r w:rsidR="000C16BA">
        <w:t xml:space="preserve"> it through </w:t>
      </w:r>
      <w:r w:rsidR="000C16BA">
        <w:fldChar w:fldCharType="begin"/>
      </w:r>
      <w:r w:rsidR="000C16BA">
        <w:instrText xml:space="preserve"> REF _Ref156052007 \h </w:instrText>
      </w:r>
      <w:r w:rsidR="000C16BA">
        <w:fldChar w:fldCharType="separate"/>
      </w:r>
      <w:r w:rsidR="000C16BA">
        <w:t xml:space="preserve">Chart </w:t>
      </w:r>
      <w:r w:rsidR="000C16BA">
        <w:rPr>
          <w:noProof/>
        </w:rPr>
        <w:t>8</w:t>
      </w:r>
      <w:r w:rsidR="000C16BA">
        <w:fldChar w:fldCharType="end"/>
      </w:r>
      <w:r>
        <w:t>.</w:t>
      </w:r>
      <w:r w:rsidR="00462CAA">
        <w:t xml:space="preserve"> </w:t>
      </w:r>
      <w:r>
        <w:t>In the first three tests, the frame time seems to steadily grow, after which it stabilizes. This is because at that point, most new units will be spawned outside of the range where actors get used for visualization.</w:t>
      </w:r>
      <w:r w:rsidR="000C16BA">
        <w:br/>
      </w:r>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r w:rsidR="000C16BA">
        <w:br/>
      </w:r>
      <w:r>
        <w:t xml:space="preserve">Multithreading did not improve translation frame time, because we are not able to manipulate actor positions from a thread other than the game thread. </w:t>
      </w:r>
      <w:r w:rsidR="00445649">
        <w:t>This</w:t>
      </w:r>
      <w:r>
        <w:t xml:space="preserve"> means we are not able to multithread this process at all.</w:t>
      </w:r>
      <w:r w:rsidR="000C16BA">
        <w:br/>
      </w:r>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5D897235">
            <wp:extent cx="5943600" cy="2674620"/>
            <wp:effectExtent l="0" t="0" r="0" b="1143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B250CB0" w14:textId="0E336930" w:rsidR="00B34A19" w:rsidRDefault="00F36E07" w:rsidP="00F36E07">
      <w:pPr>
        <w:pStyle w:val="Caption"/>
      </w:pPr>
      <w:bookmarkStart w:id="85" w:name="_Toc155551664"/>
      <w:bookmarkStart w:id="86" w:name="_Ref156052007"/>
      <w:r>
        <w:t xml:space="preserve">Chart </w:t>
      </w:r>
      <w:r w:rsidR="00000000">
        <w:fldChar w:fldCharType="begin"/>
      </w:r>
      <w:r w:rsidR="00000000">
        <w:instrText xml:space="preserve"> SEQ Chart \* ARABIC </w:instrText>
      </w:r>
      <w:r w:rsidR="00000000">
        <w:fldChar w:fldCharType="separate"/>
      </w:r>
      <w:r w:rsidR="00BC0BFA">
        <w:rPr>
          <w:noProof/>
        </w:rPr>
        <w:t>9</w:t>
      </w:r>
      <w:r w:rsidR="00000000">
        <w:rPr>
          <w:noProof/>
        </w:rPr>
        <w:fldChar w:fldCharType="end"/>
      </w:r>
      <w:bookmarkEnd w:id="86"/>
      <w:r>
        <w:t>: Mass to actor frame time over unit count</w:t>
      </w:r>
      <w:bookmarkEnd w:id="85"/>
    </w:p>
    <w:p w14:paraId="6FEBADF9" w14:textId="76C3F984" w:rsidR="009F60E4" w:rsidRDefault="00D605D9" w:rsidP="00CA24DB">
      <w:r>
        <w:lastRenderedPageBreak/>
        <w:t xml:space="preserve">In </w:t>
      </w:r>
      <w:r>
        <w:fldChar w:fldCharType="begin"/>
      </w:r>
      <w:r>
        <w:instrText xml:space="preserve"> REF _Ref156052028 \h </w:instrText>
      </w:r>
      <w:r>
        <w:fldChar w:fldCharType="separate"/>
      </w:r>
      <w:r>
        <w:t xml:space="preserve">Chart </w:t>
      </w:r>
      <w:r>
        <w:rPr>
          <w:noProof/>
        </w:rPr>
        <w:t>9</w:t>
      </w:r>
      <w:r>
        <w:fldChar w:fldCharType="end"/>
      </w:r>
      <w:r>
        <w:t>, we can see that a</w:t>
      </w:r>
      <w:r w:rsidR="009F60E4">
        <w:t>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r w:rsidR="007A732A">
        <w:br/>
      </w:r>
      <w:r w:rsidR="009F60E4">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rsidR="009F60E4">
        <w:t xml:space="preserve"> noticeable though, so the improved animation performance comes at a cost of quality in this case.</w:t>
      </w:r>
      <w:r w:rsidR="007A732A">
        <w:br/>
      </w:r>
      <w:r w:rsidR="009F60E4">
        <w:t>The animation sharing implementation greatly reduces animation frame time in all tests, which means that it works quite well.</w:t>
      </w:r>
      <w:r w:rsidR="007A732A">
        <w:br/>
      </w:r>
      <w:r w:rsidR="009F60E4">
        <w:t>Vertex animations might be a better solution than animation sharing, since it</w:t>
      </w:r>
      <w:r w:rsidR="00A438BF" w:rsidRPr="00A438BF">
        <w:t xml:space="preserve"> </w:t>
      </w:r>
      <w:r w:rsidR="00A438BF">
        <w:t>would delegate the animation work to the GPU</w:t>
      </w:r>
      <w:r w:rsidR="009F60E4">
        <w:t xml:space="preserve"> </w:t>
      </w:r>
      <w:r w:rsidR="00A438BF">
        <w:t>and also</w:t>
      </w:r>
      <w:r w:rsidR="009F60E4">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7382BD7" w14:textId="5B5B2B5D" w:rsidR="00B648FE" w:rsidRDefault="00F36E07" w:rsidP="00F36E07">
      <w:pPr>
        <w:pStyle w:val="Caption"/>
      </w:pPr>
      <w:bookmarkStart w:id="87" w:name="_Toc155551665"/>
      <w:bookmarkStart w:id="88" w:name="_Ref156052028"/>
      <w:r>
        <w:t xml:space="preserve">Chart </w:t>
      </w:r>
      <w:r w:rsidR="00000000">
        <w:fldChar w:fldCharType="begin"/>
      </w:r>
      <w:r w:rsidR="00000000">
        <w:instrText xml:space="preserve"> SEQ Chart \* ARABIC </w:instrText>
      </w:r>
      <w:r w:rsidR="00000000">
        <w:fldChar w:fldCharType="separate"/>
      </w:r>
      <w:r w:rsidR="00BC0BFA">
        <w:rPr>
          <w:noProof/>
        </w:rPr>
        <w:t>10</w:t>
      </w:r>
      <w:r w:rsidR="00000000">
        <w:rPr>
          <w:noProof/>
        </w:rPr>
        <w:fldChar w:fldCharType="end"/>
      </w:r>
      <w:bookmarkEnd w:id="88"/>
      <w:r>
        <w:t>: Animation frame time over unit count</w:t>
      </w:r>
      <w:bookmarkEnd w:id="87"/>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9" w:name="_Toc155520914"/>
      <w:r>
        <w:t>Game Thread Frame Time Composition</w:t>
      </w:r>
      <w:bookmarkEnd w:id="89"/>
    </w:p>
    <w:p w14:paraId="518A6CC0" w14:textId="05606A1B" w:rsidR="0038438B" w:rsidRDefault="0038438B" w:rsidP="0038438B">
      <w:r>
        <w:t xml:space="preserve">Through the following </w:t>
      </w:r>
      <w:r w:rsidR="00A012C0">
        <w:t>charts</w:t>
      </w:r>
      <w:r>
        <w:t>, we will take a look at which elements take the most time in the game thread, since that is our biggest bottleneck. These measurements are from the 800 vs 800 test</w:t>
      </w:r>
      <w:r w:rsidR="004E7F8B">
        <w:t>s</w:t>
      </w:r>
      <w:r>
        <w:t>, because that is about where the fps drops below 60 in all cases.</w:t>
      </w:r>
      <w:r w:rsidR="00D93F6A">
        <w:t xml:space="preserve"> You can see this </w:t>
      </w:r>
    </w:p>
    <w:p w14:paraId="7F889F0B" w14:textId="77777777" w:rsidR="00C4770A" w:rsidRDefault="00C4770A" w:rsidP="0038438B"/>
    <w:p w14:paraId="3E142B71" w14:textId="63CADCB4" w:rsidR="00C4770A" w:rsidRPr="0038438B" w:rsidRDefault="001B3FF1" w:rsidP="0038438B">
      <w:r>
        <w:t xml:space="preserve">On </w:t>
      </w:r>
      <w:r>
        <w:fldChar w:fldCharType="begin"/>
      </w:r>
      <w:r>
        <w:instrText xml:space="preserve"> REF _Ref156052167 \h </w:instrText>
      </w:r>
      <w:r>
        <w:fldChar w:fldCharType="separate"/>
      </w:r>
      <w:r>
        <w:t xml:space="preserve">Chart </w:t>
      </w:r>
      <w:r>
        <w:rPr>
          <w:noProof/>
        </w:rPr>
        <w:t>10</w:t>
      </w:r>
      <w:r>
        <w:fldChar w:fldCharType="end"/>
      </w:r>
      <w:r w:rsidR="00C4770A">
        <w:t>,</w:t>
      </w:r>
      <w:r>
        <w:t xml:space="preserve"> we can see</w:t>
      </w:r>
      <w:r w:rsidR="00C4770A">
        <w:t xml:space="preserve"> that the character movement component is</w:t>
      </w:r>
      <w:r>
        <w:t xml:space="preserve"> clearly</w:t>
      </w:r>
      <w:r w:rsidR="00C4770A">
        <w:t xml:space="preserve"> the biggest performance issue</w:t>
      </w:r>
      <w:r>
        <w:t xml:space="preserve"> i</w:t>
      </w:r>
      <w:r>
        <w:t>n the simple battle simulator</w:t>
      </w:r>
      <w:r w:rsidR="00C4770A">
        <w:t xml:space="preserve">. Creating </w:t>
      </w:r>
      <w:r w:rsidR="00FE255E">
        <w:t xml:space="preserve">a custom </w:t>
      </w:r>
      <w:r w:rsidR="00C4770A">
        <w:t xml:space="preserve">movement component and avoidance system might help with that. After </w:t>
      </w:r>
      <w:r w:rsidR="00C16EBB">
        <w:t>the movement</w:t>
      </w:r>
      <w:r w:rsidR="00C4770A">
        <w: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3CC8276" w14:textId="7B6C7C37" w:rsidR="003B641E" w:rsidRDefault="00F36E07" w:rsidP="00F36E07">
      <w:pPr>
        <w:pStyle w:val="Caption"/>
      </w:pPr>
      <w:bookmarkStart w:id="90" w:name="_Toc155551666"/>
      <w:bookmarkStart w:id="91" w:name="_Ref156052167"/>
      <w:r>
        <w:t xml:space="preserve">Chart </w:t>
      </w:r>
      <w:r w:rsidR="00000000">
        <w:fldChar w:fldCharType="begin"/>
      </w:r>
      <w:r w:rsidR="00000000">
        <w:instrText xml:space="preserve"> SEQ Chart \* ARABIC </w:instrText>
      </w:r>
      <w:r w:rsidR="00000000">
        <w:fldChar w:fldCharType="separate"/>
      </w:r>
      <w:r w:rsidR="00BC0BFA">
        <w:rPr>
          <w:noProof/>
        </w:rPr>
        <w:t>11</w:t>
      </w:r>
      <w:r w:rsidR="00000000">
        <w:rPr>
          <w:noProof/>
        </w:rPr>
        <w:fldChar w:fldCharType="end"/>
      </w:r>
      <w:bookmarkEnd w:id="91"/>
      <w:r>
        <w:t>: Game thread frame time distribution in the simple battle simulator with 800 vs 800 units</w:t>
      </w:r>
      <w:bookmarkEnd w:id="90"/>
    </w:p>
    <w:p w14:paraId="0BF02D5F" w14:textId="77777777" w:rsidR="0020453F" w:rsidRPr="0020453F" w:rsidRDefault="0020453F" w:rsidP="0020453F"/>
    <w:p w14:paraId="0D3BA764" w14:textId="1F6E6049" w:rsidR="00C4770A" w:rsidRDefault="00C4770A" w:rsidP="00CA24DB">
      <w:r>
        <w:t xml:space="preserve">In the Mass battle simulator, target acquisition takes </w:t>
      </w:r>
      <w:r w:rsidR="00320F5F">
        <w:t>most</w:t>
      </w:r>
      <w:r>
        <w:t xml:space="preserve"> of the frame time</w:t>
      </w:r>
      <w:r w:rsidR="00C945CA">
        <w:t xml:space="preserve">, which can be seen on </w:t>
      </w:r>
      <w:r w:rsidR="00C945CA">
        <w:fldChar w:fldCharType="begin"/>
      </w:r>
      <w:r w:rsidR="00C945CA">
        <w:instrText xml:space="preserve"> REF _Ref156052251 \h </w:instrText>
      </w:r>
      <w:r w:rsidR="00C945CA">
        <w:fldChar w:fldCharType="separate"/>
      </w:r>
      <w:r w:rsidR="00C945CA">
        <w:t xml:space="preserve">Chart </w:t>
      </w:r>
      <w:r w:rsidR="00C945CA">
        <w:rPr>
          <w:noProof/>
        </w:rPr>
        <w:t>11</w:t>
      </w:r>
      <w:r w:rsidR="00C945CA">
        <w:fldChar w:fldCharType="end"/>
      </w:r>
      <w:r>
        <w:t>.</w:t>
      </w:r>
      <w:r w:rsidR="00635008">
        <w:t xml:space="preserve"> </w:t>
      </w:r>
      <w:r w:rsidR="005D07E8">
        <w:br/>
      </w:r>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8AD8F0" w14:textId="1DBD2646" w:rsidR="00F36E07" w:rsidRDefault="00F36E07" w:rsidP="00F36E07">
      <w:pPr>
        <w:pStyle w:val="Caption"/>
      </w:pPr>
      <w:bookmarkStart w:id="92" w:name="_Toc155551667"/>
      <w:bookmarkStart w:id="93" w:name="_Ref156052251"/>
      <w:r>
        <w:t xml:space="preserve">Chart </w:t>
      </w:r>
      <w:r w:rsidR="00000000">
        <w:fldChar w:fldCharType="begin"/>
      </w:r>
      <w:r w:rsidR="00000000">
        <w:instrText xml:space="preserve"> SEQ Chart \* ARABIC </w:instrText>
      </w:r>
      <w:r w:rsidR="00000000">
        <w:fldChar w:fldCharType="separate"/>
      </w:r>
      <w:r w:rsidR="00BC0BFA">
        <w:rPr>
          <w:noProof/>
        </w:rPr>
        <w:t>12</w:t>
      </w:r>
      <w:r w:rsidR="00000000">
        <w:rPr>
          <w:noProof/>
        </w:rPr>
        <w:fldChar w:fldCharType="end"/>
      </w:r>
      <w:bookmarkEnd w:id="93"/>
      <w:r w:rsidRPr="00A86A29">
        <w:t>: Game thread frame time distribution in the</w:t>
      </w:r>
      <w:r>
        <w:t xml:space="preserve"> mass</w:t>
      </w:r>
      <w:r w:rsidRPr="00A86A29">
        <w:t xml:space="preserve"> battle simulator with</w:t>
      </w:r>
      <w:r>
        <w:t xml:space="preserve"> </w:t>
      </w:r>
      <w:r w:rsidRPr="00A86A29">
        <w:t>800 vs 800 units</w:t>
      </w:r>
      <w:bookmarkEnd w:id="92"/>
    </w:p>
    <w:p w14:paraId="5ED18F22" w14:textId="77777777" w:rsidR="0038438B" w:rsidRDefault="0038438B" w:rsidP="00CA24DB"/>
    <w:p w14:paraId="2B0CCDD5" w14:textId="0E3B39A7" w:rsidR="00C4770A" w:rsidRDefault="008B5CD5" w:rsidP="00CA24DB">
      <w:r>
        <w:t xml:space="preserve">On the chart </w:t>
      </w:r>
      <w:r>
        <w:fldChar w:fldCharType="begin"/>
      </w:r>
      <w:r>
        <w:instrText xml:space="preserve"> REF _Ref156052509 \p \h </w:instrText>
      </w:r>
      <w:r>
        <w:fldChar w:fldCharType="separate"/>
      </w:r>
      <w:r>
        <w:t>below</w:t>
      </w:r>
      <w:r>
        <w:fldChar w:fldCharType="end"/>
      </w:r>
      <w:r>
        <w:t>, we can see that w</w:t>
      </w:r>
      <w:r w:rsidR="00C4770A">
        <w:t>ith the addition of multithreading</w:t>
      </w:r>
      <w:r w:rsidR="008F7A85">
        <w:t>,</w:t>
      </w:r>
      <w:r w:rsidR="00C4770A">
        <w:t xml:space="preserve">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lastRenderedPageBreak/>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7087ECB" w14:textId="588FCE34" w:rsidR="0038438B" w:rsidRDefault="00C4770A" w:rsidP="00C4770A">
      <w:pPr>
        <w:pStyle w:val="Caption"/>
      </w:pPr>
      <w:bookmarkStart w:id="94" w:name="_Toc155551668"/>
      <w:bookmarkStart w:id="95" w:name="_Ref156052509"/>
      <w:r>
        <w:t xml:space="preserve">Chart </w:t>
      </w:r>
      <w:r w:rsidR="00000000">
        <w:fldChar w:fldCharType="begin"/>
      </w:r>
      <w:r w:rsidR="00000000">
        <w:instrText xml:space="preserve"> SEQ Chart \* ARABIC </w:instrText>
      </w:r>
      <w:r w:rsidR="00000000">
        <w:fldChar w:fldCharType="separate"/>
      </w:r>
      <w:r w:rsidR="00BC0BFA">
        <w:rPr>
          <w:noProof/>
        </w:rPr>
        <w:t>13</w:t>
      </w:r>
      <w:r w:rsidR="00000000">
        <w:rPr>
          <w:noProof/>
        </w:rPr>
        <w:fldChar w:fldCharType="end"/>
      </w:r>
      <w:r>
        <w:t>: Game thread frame time distribution in the mass battle simulator with multithreading with 800 vs 800 units</w:t>
      </w:r>
      <w:bookmarkEnd w:id="94"/>
      <w:bookmarkEnd w:id="95"/>
    </w:p>
    <w:p w14:paraId="493597CF" w14:textId="77777777" w:rsidR="00DD7862" w:rsidRPr="00DD7862" w:rsidRDefault="00DD7862" w:rsidP="00DD7862"/>
    <w:p w14:paraId="75EC8567" w14:textId="130641AA" w:rsidR="001D08A1" w:rsidRDefault="00C4770A" w:rsidP="00CA24DB">
      <w:r>
        <w:t>Spatial partitioning resolves the scaling issue that target acquisition had. As a result, the biggest consumers of frame time are now animation and navigation.</w:t>
      </w:r>
      <w:r w:rsidR="006E3E00">
        <w:t xml:space="preserve"> This can be seen in the chart </w:t>
      </w:r>
      <w:r w:rsidR="006E3E00">
        <w:fldChar w:fldCharType="begin"/>
      </w:r>
      <w:r w:rsidR="006E3E00">
        <w:instrText xml:space="preserve"> REF _Ref156052479 \p \h </w:instrText>
      </w:r>
      <w:r w:rsidR="006E3E00">
        <w:fldChar w:fldCharType="separate"/>
      </w:r>
      <w:r w:rsidR="006E3E00">
        <w:t>below</w:t>
      </w:r>
      <w:r w:rsidR="006E3E00">
        <w:fldChar w:fldCharType="end"/>
      </w:r>
      <w:r w:rsidR="006E3E00">
        <w:t>.</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B2F0431" w14:textId="19194306" w:rsidR="001D08A1" w:rsidRDefault="00C4770A" w:rsidP="00C4770A">
      <w:pPr>
        <w:pStyle w:val="Caption"/>
      </w:pPr>
      <w:bookmarkStart w:id="96" w:name="_Toc155551669"/>
      <w:bookmarkStart w:id="97" w:name="_Ref156052479"/>
      <w:r>
        <w:t xml:space="preserve">Chart </w:t>
      </w:r>
      <w:r w:rsidR="00000000">
        <w:fldChar w:fldCharType="begin"/>
      </w:r>
      <w:r w:rsidR="00000000">
        <w:instrText xml:space="preserve"> SEQ Chart \* ARABIC </w:instrText>
      </w:r>
      <w:r w:rsidR="00000000">
        <w:fldChar w:fldCharType="separate"/>
      </w:r>
      <w:r w:rsidR="00BC0BFA">
        <w:rPr>
          <w:noProof/>
        </w:rPr>
        <w:t>14</w:t>
      </w:r>
      <w:r w:rsidR="00000000">
        <w:rPr>
          <w:noProof/>
        </w:rPr>
        <w:fldChar w:fldCharType="end"/>
      </w:r>
      <w:r w:rsidRPr="008364AD">
        <w:t xml:space="preserve">: Game thread frame time distribution in the mass battle simulator with </w:t>
      </w:r>
      <w:r>
        <w:t>spatial partitioning</w:t>
      </w:r>
      <w:r w:rsidRPr="008364AD">
        <w:t xml:space="preserve"> with 800 vs 800 units</w:t>
      </w:r>
      <w:bookmarkEnd w:id="96"/>
      <w:bookmarkEnd w:id="97"/>
    </w:p>
    <w:p w14:paraId="4356743F" w14:textId="77777777" w:rsidR="003F2D08" w:rsidRDefault="003F2D08" w:rsidP="00CA24DB"/>
    <w:p w14:paraId="6597B89D" w14:textId="341425EB" w:rsidR="00C4770A" w:rsidRDefault="00C4770A" w:rsidP="00CA24DB">
      <w:r>
        <w:t>With our final addition of animation sharing, we drastically reduce the frame time that animation takes</w:t>
      </w:r>
      <w:r w:rsidR="008F3A42">
        <w:t xml:space="preserve">, as shown on the chart </w:t>
      </w:r>
      <w:r w:rsidR="008F3A42">
        <w:fldChar w:fldCharType="begin"/>
      </w:r>
      <w:r w:rsidR="008F3A42">
        <w:instrText xml:space="preserve"> REF _Ref156052564 \p \h </w:instrText>
      </w:r>
      <w:r w:rsidR="008F3A42">
        <w:fldChar w:fldCharType="separate"/>
      </w:r>
      <w:r w:rsidR="008F3A42">
        <w:t>below</w:t>
      </w:r>
      <w:r w:rsidR="008F3A42">
        <w:fldChar w:fldCharType="end"/>
      </w:r>
      <w:r>
        <w:t xml:space="preserve">. </w:t>
      </w:r>
      <w:r w:rsidR="00463091">
        <w:t>The</w:t>
      </w:r>
      <w:r>
        <w:t xml:space="preserve"> newest game thread bottleneck </w:t>
      </w:r>
      <w:r w:rsidR="00463091">
        <w:t>has become</w:t>
      </w:r>
      <w:r>
        <w:t xml:space="preserve"> the navigation.</w:t>
      </w:r>
    </w:p>
    <w:p w14:paraId="02183610" w14:textId="77777777" w:rsidR="00C4770A" w:rsidRDefault="003F2D08" w:rsidP="00C4770A">
      <w:pPr>
        <w:keepNext/>
      </w:pPr>
      <w:r>
        <w:rPr>
          <w:noProof/>
        </w:rPr>
        <w:lastRenderedPageBreak/>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EC2D2C0" w14:textId="55737A0D" w:rsidR="003F2D08" w:rsidRDefault="00C4770A" w:rsidP="00C4770A">
      <w:pPr>
        <w:pStyle w:val="Caption"/>
      </w:pPr>
      <w:bookmarkStart w:id="98" w:name="_Toc155551670"/>
      <w:bookmarkStart w:id="99" w:name="_Ref156052564"/>
      <w:r>
        <w:t xml:space="preserve">Chart </w:t>
      </w:r>
      <w:r w:rsidR="00000000">
        <w:fldChar w:fldCharType="begin"/>
      </w:r>
      <w:r w:rsidR="00000000">
        <w:instrText xml:space="preserve"> SEQ Chart \* ARABIC </w:instrText>
      </w:r>
      <w:r w:rsidR="00000000">
        <w:fldChar w:fldCharType="separate"/>
      </w:r>
      <w:r w:rsidR="00BC0BFA">
        <w:rPr>
          <w:noProof/>
        </w:rPr>
        <w:t>15</w:t>
      </w:r>
      <w:r w:rsidR="00000000">
        <w:rPr>
          <w:noProof/>
        </w:rPr>
        <w:fldChar w:fldCharType="end"/>
      </w:r>
      <w:r w:rsidRPr="00DC3595">
        <w:t xml:space="preserve">: Game thread frame time distribution in the mass battle simulator with </w:t>
      </w:r>
      <w:r>
        <w:t>animation sharing</w:t>
      </w:r>
      <w:r w:rsidRPr="00DC3595">
        <w:t xml:space="preserve"> with 800 vs 800 units</w:t>
      </w:r>
      <w:bookmarkEnd w:id="98"/>
      <w:bookmarkEnd w:id="99"/>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100" w:name="_Toc155520915"/>
      <w:r>
        <w:lastRenderedPageBreak/>
        <w:t>Summary</w:t>
      </w:r>
      <w:bookmarkEnd w:id="100"/>
    </w:p>
    <w:p w14:paraId="7045B60F" w14:textId="143500A6" w:rsidR="00102E74" w:rsidRDefault="00102E74" w:rsidP="00102E74">
      <w:r>
        <w:t xml:space="preserve">With all these results we can now verify </w:t>
      </w:r>
      <w:r w:rsidR="00D00911">
        <w:t>the validity of the hypotheses</w:t>
      </w:r>
      <w:r w:rsidR="004B6E0E">
        <w:t xml:space="preserve"> that were formed in the </w:t>
      </w:r>
      <w:hyperlink w:anchor="_Introduction" w:history="1">
        <w:r w:rsidR="004B6E0E" w:rsidRPr="00F16702">
          <w:rPr>
            <w:rStyle w:val="Hyperlink"/>
          </w:rPr>
          <w:t>introd</w:t>
        </w:r>
        <w:r w:rsidR="004B6E0E" w:rsidRPr="00F16702">
          <w:rPr>
            <w:rStyle w:val="Hyperlink"/>
          </w:rPr>
          <w:t>u</w:t>
        </w:r>
        <w:r w:rsidR="004B6E0E" w:rsidRPr="00F16702">
          <w:rPr>
            <w:rStyle w:val="Hyperlink"/>
          </w:rPr>
          <w:t>ction</w:t>
        </w:r>
      </w:hyperlink>
      <w:r w:rsidR="00D00911">
        <w:t>.</w:t>
      </w:r>
    </w:p>
    <w:p w14:paraId="035C17A9" w14:textId="64E5A189" w:rsidR="00A31438" w:rsidRDefault="00A31438" w:rsidP="00102E74">
      <w:r>
        <w:t>The frame time on the game thread already reaches over 100 milliseconds in the test with 6400 vs 6400 units, with all our optimizations implemented. This means that w</w:t>
      </w:r>
      <w:r w:rsidR="00102E74">
        <w:t xml:space="preserve">e can conclude that with </w:t>
      </w:r>
      <w:r w:rsidR="00D00911">
        <w:t>the optimization techniques we implemented,</w:t>
      </w:r>
      <w:r w:rsidR="00102E74">
        <w:t xml:space="preserve"> we cannot simulate </w:t>
      </w:r>
      <w:r w:rsidR="006D40D7">
        <w:t>20 000 units at 30 fps</w:t>
      </w:r>
      <w:r w:rsidR="00102E74">
        <w:t>.</w:t>
      </w:r>
      <w:r>
        <w:br/>
        <w:t xml:space="preserve">We also don’t reach this target on the render thread and GPU, so to reach </w:t>
      </w:r>
      <w:r>
        <w:t>20 000 units at 30 fps</w:t>
      </w:r>
      <w:r>
        <w:t>, we would not only need to optimize the game thread, but also the render thread and GPU.</w:t>
      </w:r>
    </w:p>
    <w:p w14:paraId="0BE85C4D" w14:textId="7066C5D2" w:rsidR="00E971EF" w:rsidRDefault="00E971EF" w:rsidP="00102E74">
      <w:r>
        <w:t xml:space="preserve">With our Mass implementation, </w:t>
      </w:r>
      <w:r w:rsidR="003519B5">
        <w:t>game thread frame time was worse than in the simple battle simulator. However, all other aspect were improved.</w:t>
      </w:r>
    </w:p>
    <w:p w14:paraId="3BFF1469" w14:textId="6178231B" w:rsidR="00102E74" w:rsidRDefault="00102E74" w:rsidP="00CA24DB">
      <w:r>
        <w:t>Multithreading</w:t>
      </w:r>
      <w:r w:rsidR="004A49B8">
        <w:t xml:space="preserve"> the target acquisition and navigation</w:t>
      </w:r>
      <w:r>
        <w:t xml:space="preserve"> does improve overall performance when combined with Mass.</w:t>
      </w:r>
      <w:r w:rsidR="004A49B8">
        <w:t xml:space="preserve"> However, it does not improve the scaling over unit count, which means it doesn’t solve the fundamental issue with exponential algorithms like the target acquisition.</w:t>
      </w:r>
    </w:p>
    <w:p w14:paraId="1640196D" w14:textId="4ECBF0E3" w:rsidR="000042E3" w:rsidRDefault="000042E3" w:rsidP="00CA24DB">
      <w:r>
        <w:t>When using an octree spatial partitioning data structure for target acquisition, the scaling of the algorithm is no longer exponential. This in turn improves performance, especially with higher unit counts.</w:t>
      </w:r>
    </w:p>
    <w:p w14:paraId="6523E594" w14:textId="5813CEE1" w:rsidR="00B648FE" w:rsidRDefault="00F7278D" w:rsidP="00CA24DB">
      <w:r>
        <w:t xml:space="preserve">Animation sharing </w:t>
      </w:r>
      <w:r w:rsidR="000042E3">
        <w:t>reduces the time needed to calculate animations by up to six times</w:t>
      </w:r>
      <w:r w:rsidR="00B47A54">
        <w:t>. While Mass also reduces animation frame time with higher unit counts.</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101" w:name="_Toc155520916"/>
      <w:r>
        <w:lastRenderedPageBreak/>
        <w:t>Conclusion</w:t>
      </w:r>
      <w:bookmarkEnd w:id="101"/>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0CCEB0CF" w:rsidR="00F7278D" w:rsidRDefault="00F7278D" w:rsidP="00E36A99">
      <w:pPr>
        <w:pStyle w:val="ListParagraph"/>
        <w:numPr>
          <w:ilvl w:val="0"/>
          <w:numId w:val="64"/>
        </w:numPr>
      </w:pPr>
      <w:r>
        <w:t>Secondly, spatial partitioning is extremely important in simulations with thousands of units.</w:t>
      </w:r>
      <w:r>
        <w:br/>
      </w:r>
    </w:p>
    <w:p w14:paraId="6B5D5FDD" w14:textId="3E7603A1" w:rsidR="00E36A99" w:rsidRDefault="00E36A99" w:rsidP="00E36A99">
      <w:pPr>
        <w:pStyle w:val="ListParagraph"/>
        <w:numPr>
          <w:ilvl w:val="0"/>
          <w:numId w:val="64"/>
        </w:numPr>
      </w:pPr>
      <w:r>
        <w:t>Animation sharing is an effective solution to optimize skeletal animations</w:t>
      </w:r>
      <w:r w:rsidR="00644D35">
        <w:t>.</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507E4DF0"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4D0D99">
        <w:instrText xml:space="preserve"> ADDIN ZOTERO_ITEM CSL_CITATION {"citationID":"hp5I5mLa","properties":{"formattedCitation":"[56]","plainCitation":"[56]","noteIndex":0},"citationItems":[{"id":"JB9mfsug/knFzmsGp","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4D0D99" w:rsidRPr="004D0D99">
        <w:rPr>
          <w:rFonts w:ascii="Calibri" w:hAnsi="Calibri" w:cs="Calibri"/>
        </w:rPr>
        <w:t>[56]</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102" w:name="_Toc155520917"/>
      <w:r>
        <w:lastRenderedPageBreak/>
        <w:t>Future work</w:t>
      </w:r>
      <w:bookmarkEnd w:id="102"/>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103" w:name="_Toc155520918"/>
      <w:r>
        <w:lastRenderedPageBreak/>
        <w:t xml:space="preserve">Critical </w:t>
      </w:r>
      <w:r w:rsidR="00CA24DB">
        <w:t>Reflection</w:t>
      </w:r>
      <w:bookmarkEnd w:id="103"/>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104" w:name="_Toc155520882"/>
      <w:r>
        <w:lastRenderedPageBreak/>
        <w:t>List of Figures</w:t>
      </w:r>
      <w:bookmarkEnd w:id="104"/>
    </w:p>
    <w:p w14:paraId="1505CB7D" w14:textId="77777777" w:rsidR="007D57B3" w:rsidRDefault="007D57B3" w:rsidP="007D57B3">
      <w:pPr>
        <w:pStyle w:val="Heading2"/>
      </w:pPr>
      <w:r>
        <w:t>Figures</w:t>
      </w:r>
    </w:p>
    <w:p w14:paraId="1A5C3814" w14:textId="77777777" w:rsidR="007D57B3" w:rsidRDefault="007D57B3" w:rsidP="007D57B3">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5EE01D8C" w14:textId="77777777" w:rsidR="007D57B3" w:rsidRDefault="007D57B3" w:rsidP="007D57B3">
      <w:pPr>
        <w:pStyle w:val="TableofFigures"/>
        <w:tabs>
          <w:tab w:val="right" w:leader="dot" w:pos="9350"/>
        </w:tabs>
        <w:rPr>
          <w:noProof/>
        </w:rPr>
      </w:pPr>
      <w:hyperlink w:anchor="_Toc155551498" w:history="1">
        <w:r w:rsidRPr="00F4705F">
          <w:rPr>
            <w:rStyle w:val="Hyperlink"/>
            <w:noProof/>
          </w:rPr>
          <w:t>Figure 2: MassEntity processor graph - MassEntity documentation (Epic Games)</w:t>
        </w:r>
        <w:r>
          <w:rPr>
            <w:noProof/>
            <w:webHidden/>
          </w:rPr>
          <w:tab/>
        </w:r>
        <w:r>
          <w:rPr>
            <w:noProof/>
            <w:webHidden/>
          </w:rPr>
          <w:fldChar w:fldCharType="begin"/>
        </w:r>
        <w:r>
          <w:rPr>
            <w:noProof/>
            <w:webHidden/>
          </w:rPr>
          <w:instrText xml:space="preserve"> PAGEREF _Toc155551498 \h </w:instrText>
        </w:r>
        <w:r>
          <w:rPr>
            <w:noProof/>
            <w:webHidden/>
          </w:rPr>
        </w:r>
        <w:r>
          <w:rPr>
            <w:noProof/>
            <w:webHidden/>
          </w:rPr>
          <w:fldChar w:fldCharType="separate"/>
        </w:r>
        <w:r>
          <w:rPr>
            <w:noProof/>
            <w:webHidden/>
          </w:rPr>
          <w:t>9</w:t>
        </w:r>
        <w:r>
          <w:rPr>
            <w:noProof/>
            <w:webHidden/>
          </w:rPr>
          <w:fldChar w:fldCharType="end"/>
        </w:r>
      </w:hyperlink>
    </w:p>
    <w:p w14:paraId="56DA6C3C" w14:textId="77777777" w:rsidR="007D57B3" w:rsidRDefault="007D57B3" w:rsidP="007D57B3">
      <w:pPr>
        <w:pStyle w:val="TableofFigures"/>
        <w:tabs>
          <w:tab w:val="right" w:leader="dot" w:pos="9350"/>
        </w:tabs>
        <w:rPr>
          <w:noProof/>
        </w:rPr>
      </w:pPr>
      <w:hyperlink w:anchor="_Toc155551499" w:history="1">
        <w:r w:rsidRPr="00F4705F">
          <w:rPr>
            <w:rStyle w:val="Hyperlink"/>
            <w:noProof/>
          </w:rPr>
          <w:t>Figure 3: Screenshot of an army rendered with Niagara - Simulating Large Crowds In Niagara | Unreal Engine (Epic Games)</w:t>
        </w:r>
        <w:r>
          <w:rPr>
            <w:noProof/>
            <w:webHidden/>
          </w:rPr>
          <w:tab/>
        </w:r>
        <w:r>
          <w:rPr>
            <w:noProof/>
            <w:webHidden/>
          </w:rPr>
          <w:fldChar w:fldCharType="begin"/>
        </w:r>
        <w:r>
          <w:rPr>
            <w:noProof/>
            <w:webHidden/>
          </w:rPr>
          <w:instrText xml:space="preserve"> PAGEREF _Toc155551499 \h </w:instrText>
        </w:r>
        <w:r>
          <w:rPr>
            <w:noProof/>
            <w:webHidden/>
          </w:rPr>
        </w:r>
        <w:r>
          <w:rPr>
            <w:noProof/>
            <w:webHidden/>
          </w:rPr>
          <w:fldChar w:fldCharType="separate"/>
        </w:r>
        <w:r>
          <w:rPr>
            <w:noProof/>
            <w:webHidden/>
          </w:rPr>
          <w:t>13</w:t>
        </w:r>
        <w:r>
          <w:rPr>
            <w:noProof/>
            <w:webHidden/>
          </w:rPr>
          <w:fldChar w:fldCharType="end"/>
        </w:r>
      </w:hyperlink>
    </w:p>
    <w:p w14:paraId="1477149D" w14:textId="77777777" w:rsidR="007D57B3" w:rsidRDefault="007D57B3" w:rsidP="007D57B3">
      <w:pPr>
        <w:pStyle w:val="TableofFigures"/>
        <w:tabs>
          <w:tab w:val="right" w:leader="dot" w:pos="9350"/>
        </w:tabs>
        <w:rPr>
          <w:noProof/>
        </w:rPr>
      </w:pPr>
      <w:hyperlink w:anchor="_Toc155551500" w:history="1">
        <w:r w:rsidRPr="00F4705F">
          <w:rPr>
            <w:rStyle w:val="Hyperlink"/>
            <w:noProof/>
          </w:rPr>
          <w:t>Figure 4: Animation sharing graph  - Animation Sharing Manager documentation (Epic Games)</w:t>
        </w:r>
        <w:r>
          <w:rPr>
            <w:noProof/>
            <w:webHidden/>
          </w:rPr>
          <w:tab/>
        </w:r>
        <w:r>
          <w:rPr>
            <w:noProof/>
            <w:webHidden/>
          </w:rPr>
          <w:fldChar w:fldCharType="begin"/>
        </w:r>
        <w:r>
          <w:rPr>
            <w:noProof/>
            <w:webHidden/>
          </w:rPr>
          <w:instrText xml:space="preserve"> PAGEREF _Toc155551500 \h </w:instrText>
        </w:r>
        <w:r>
          <w:rPr>
            <w:noProof/>
            <w:webHidden/>
          </w:rPr>
        </w:r>
        <w:r>
          <w:rPr>
            <w:noProof/>
            <w:webHidden/>
          </w:rPr>
          <w:fldChar w:fldCharType="separate"/>
        </w:r>
        <w:r>
          <w:rPr>
            <w:noProof/>
            <w:webHidden/>
          </w:rPr>
          <w:t>15</w:t>
        </w:r>
        <w:r>
          <w:rPr>
            <w:noProof/>
            <w:webHidden/>
          </w:rPr>
          <w:fldChar w:fldCharType="end"/>
        </w:r>
      </w:hyperlink>
    </w:p>
    <w:p w14:paraId="375E8435" w14:textId="77777777" w:rsidR="007D57B3" w:rsidRDefault="007D57B3" w:rsidP="007D57B3">
      <w:pPr>
        <w:pStyle w:val="TableofFigures"/>
        <w:tabs>
          <w:tab w:val="right" w:leader="dot" w:pos="9350"/>
        </w:tabs>
        <w:rPr>
          <w:noProof/>
        </w:rPr>
      </w:pPr>
      <w:hyperlink w:anchor="_Toc155551501" w:history="1">
        <w:r w:rsidRPr="00F4705F">
          <w:rPr>
            <w:rStyle w:val="Hyperlink"/>
            <w:noProof/>
          </w:rPr>
          <w:t>Figure 5: Screenshot of a battle with 10 million units, almost the entire battlefield is covered - UEBS 2 The Making Of Pt1 (BrilliantGameStudios)</w:t>
        </w:r>
        <w:r>
          <w:rPr>
            <w:noProof/>
            <w:webHidden/>
          </w:rPr>
          <w:tab/>
        </w:r>
        <w:r>
          <w:rPr>
            <w:noProof/>
            <w:webHidden/>
          </w:rPr>
          <w:fldChar w:fldCharType="begin"/>
        </w:r>
        <w:r>
          <w:rPr>
            <w:noProof/>
            <w:webHidden/>
          </w:rPr>
          <w:instrText xml:space="preserve"> PAGEREF _Toc155551501 \h </w:instrText>
        </w:r>
        <w:r>
          <w:rPr>
            <w:noProof/>
            <w:webHidden/>
          </w:rPr>
        </w:r>
        <w:r>
          <w:rPr>
            <w:noProof/>
            <w:webHidden/>
          </w:rPr>
          <w:fldChar w:fldCharType="separate"/>
        </w:r>
        <w:r>
          <w:rPr>
            <w:noProof/>
            <w:webHidden/>
          </w:rPr>
          <w:t>16</w:t>
        </w:r>
        <w:r>
          <w:rPr>
            <w:noProof/>
            <w:webHidden/>
          </w:rPr>
          <w:fldChar w:fldCharType="end"/>
        </w:r>
      </w:hyperlink>
    </w:p>
    <w:p w14:paraId="4002AF6F" w14:textId="77777777" w:rsidR="007D57B3" w:rsidRDefault="007D57B3" w:rsidP="007D57B3">
      <w:pPr>
        <w:pStyle w:val="TableofFigures"/>
        <w:tabs>
          <w:tab w:val="right" w:leader="dot" w:pos="9350"/>
        </w:tabs>
        <w:rPr>
          <w:noProof/>
        </w:rPr>
      </w:pPr>
      <w:hyperlink w:anchor="_Toc155551502" w:history="1">
        <w:r w:rsidRPr="00F4705F">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5551502 \h </w:instrText>
        </w:r>
        <w:r>
          <w:rPr>
            <w:noProof/>
            <w:webHidden/>
          </w:rPr>
        </w:r>
        <w:r>
          <w:rPr>
            <w:noProof/>
            <w:webHidden/>
          </w:rPr>
          <w:fldChar w:fldCharType="separate"/>
        </w:r>
        <w:r>
          <w:rPr>
            <w:noProof/>
            <w:webHidden/>
          </w:rPr>
          <w:t>24</w:t>
        </w:r>
        <w:r>
          <w:rPr>
            <w:noProof/>
            <w:webHidden/>
          </w:rPr>
          <w:fldChar w:fldCharType="end"/>
        </w:r>
      </w:hyperlink>
    </w:p>
    <w:p w14:paraId="4211086B" w14:textId="77777777" w:rsidR="007D57B3" w:rsidRDefault="007D57B3" w:rsidP="007D57B3">
      <w:pPr>
        <w:pStyle w:val="TableofFigures"/>
        <w:tabs>
          <w:tab w:val="right" w:leader="dot" w:pos="9350"/>
        </w:tabs>
        <w:rPr>
          <w:noProof/>
        </w:rPr>
      </w:pPr>
      <w:hyperlink w:anchor="_Toc155551503" w:history="1">
        <w:r w:rsidRPr="00F4705F">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5551503 \h </w:instrText>
        </w:r>
        <w:r>
          <w:rPr>
            <w:noProof/>
            <w:webHidden/>
          </w:rPr>
        </w:r>
        <w:r>
          <w:rPr>
            <w:noProof/>
            <w:webHidden/>
          </w:rPr>
          <w:fldChar w:fldCharType="separate"/>
        </w:r>
        <w:r>
          <w:rPr>
            <w:noProof/>
            <w:webHidden/>
          </w:rPr>
          <w:t>25</w:t>
        </w:r>
        <w:r>
          <w:rPr>
            <w:noProof/>
            <w:webHidden/>
          </w:rPr>
          <w:fldChar w:fldCharType="end"/>
        </w:r>
      </w:hyperlink>
    </w:p>
    <w:p w14:paraId="227CDB92" w14:textId="77777777" w:rsidR="007D57B3" w:rsidRDefault="007D57B3" w:rsidP="007D57B3">
      <w:pPr>
        <w:pStyle w:val="TableofFigures"/>
        <w:tabs>
          <w:tab w:val="right" w:leader="dot" w:pos="9350"/>
        </w:tabs>
        <w:rPr>
          <w:noProof/>
        </w:rPr>
      </w:pPr>
      <w:hyperlink w:anchor="_Toc155551504" w:history="1">
        <w:r w:rsidRPr="00F4705F">
          <w:rPr>
            <w:rStyle w:val="Hyperlink"/>
            <w:noProof/>
          </w:rPr>
          <w:t>Figure 8: Example of a Mass spawner configuration</w:t>
        </w:r>
        <w:r>
          <w:rPr>
            <w:noProof/>
            <w:webHidden/>
          </w:rPr>
          <w:tab/>
        </w:r>
        <w:r>
          <w:rPr>
            <w:noProof/>
            <w:webHidden/>
          </w:rPr>
          <w:fldChar w:fldCharType="begin"/>
        </w:r>
        <w:r>
          <w:rPr>
            <w:noProof/>
            <w:webHidden/>
          </w:rPr>
          <w:instrText xml:space="preserve"> PAGEREF _Toc155551504 \h </w:instrText>
        </w:r>
        <w:r>
          <w:rPr>
            <w:noProof/>
            <w:webHidden/>
          </w:rPr>
        </w:r>
        <w:r>
          <w:rPr>
            <w:noProof/>
            <w:webHidden/>
          </w:rPr>
          <w:fldChar w:fldCharType="separate"/>
        </w:r>
        <w:r>
          <w:rPr>
            <w:noProof/>
            <w:webHidden/>
          </w:rPr>
          <w:t>26</w:t>
        </w:r>
        <w:r>
          <w:rPr>
            <w:noProof/>
            <w:webHidden/>
          </w:rPr>
          <w:fldChar w:fldCharType="end"/>
        </w:r>
      </w:hyperlink>
    </w:p>
    <w:p w14:paraId="2B003CB1" w14:textId="77777777" w:rsidR="007D57B3" w:rsidRDefault="007D57B3" w:rsidP="007D57B3">
      <w:pPr>
        <w:pStyle w:val="TableofFigures"/>
        <w:tabs>
          <w:tab w:val="right" w:leader="dot" w:pos="9350"/>
        </w:tabs>
        <w:rPr>
          <w:noProof/>
        </w:rPr>
      </w:pPr>
      <w:hyperlink w:anchor="_Toc155551505" w:history="1">
        <w:r w:rsidRPr="00F4705F">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5551505 \h </w:instrText>
        </w:r>
        <w:r>
          <w:rPr>
            <w:noProof/>
            <w:webHidden/>
          </w:rPr>
        </w:r>
        <w:r>
          <w:rPr>
            <w:noProof/>
            <w:webHidden/>
          </w:rPr>
          <w:fldChar w:fldCharType="separate"/>
        </w:r>
        <w:r>
          <w:rPr>
            <w:noProof/>
            <w:webHidden/>
          </w:rPr>
          <w:t>26</w:t>
        </w:r>
        <w:r>
          <w:rPr>
            <w:noProof/>
            <w:webHidden/>
          </w:rPr>
          <w:fldChar w:fldCharType="end"/>
        </w:r>
      </w:hyperlink>
    </w:p>
    <w:p w14:paraId="4325252C" w14:textId="77777777" w:rsidR="007D57B3" w:rsidRDefault="007D57B3" w:rsidP="007D57B3">
      <w:pPr>
        <w:pStyle w:val="TableofFigures"/>
        <w:tabs>
          <w:tab w:val="right" w:leader="dot" w:pos="9350"/>
        </w:tabs>
        <w:rPr>
          <w:noProof/>
        </w:rPr>
      </w:pPr>
      <w:hyperlink w:anchor="_Toc155551506" w:history="1">
        <w:r w:rsidRPr="00F4705F">
          <w:rPr>
            <w:rStyle w:val="Hyperlink"/>
            <w:noProof/>
          </w:rPr>
          <w:t>Figure 10: Visualization trait configuration</w:t>
        </w:r>
        <w:r>
          <w:rPr>
            <w:noProof/>
            <w:webHidden/>
          </w:rPr>
          <w:tab/>
        </w:r>
        <w:r>
          <w:rPr>
            <w:noProof/>
            <w:webHidden/>
          </w:rPr>
          <w:fldChar w:fldCharType="begin"/>
        </w:r>
        <w:r>
          <w:rPr>
            <w:noProof/>
            <w:webHidden/>
          </w:rPr>
          <w:instrText xml:space="preserve"> PAGEREF _Toc155551506 \h </w:instrText>
        </w:r>
        <w:r>
          <w:rPr>
            <w:noProof/>
            <w:webHidden/>
          </w:rPr>
        </w:r>
        <w:r>
          <w:rPr>
            <w:noProof/>
            <w:webHidden/>
          </w:rPr>
          <w:fldChar w:fldCharType="separate"/>
        </w:r>
        <w:r>
          <w:rPr>
            <w:noProof/>
            <w:webHidden/>
          </w:rPr>
          <w:t>33</w:t>
        </w:r>
        <w:r>
          <w:rPr>
            <w:noProof/>
            <w:webHidden/>
          </w:rPr>
          <w:fldChar w:fldCharType="end"/>
        </w:r>
      </w:hyperlink>
    </w:p>
    <w:p w14:paraId="030FDEC8" w14:textId="77777777" w:rsidR="007D57B3" w:rsidRDefault="007D57B3" w:rsidP="007D57B3">
      <w:pPr>
        <w:pStyle w:val="TableofFigures"/>
        <w:tabs>
          <w:tab w:val="left" w:pos="4117"/>
          <w:tab w:val="right" w:leader="dot" w:pos="9350"/>
        </w:tabs>
        <w:rPr>
          <w:noProof/>
        </w:rPr>
      </w:pPr>
      <w:hyperlink w:anchor="_Toc155551507" w:history="1">
        <w:r w:rsidRPr="00F4705F">
          <w:rPr>
            <w:rStyle w:val="Hyperlink"/>
            <w:noProof/>
          </w:rPr>
          <w:t>Figure 11: Draw call amount with old model</w:t>
        </w:r>
        <w:r>
          <w:rPr>
            <w:noProof/>
          </w:rPr>
          <w:tab/>
        </w:r>
        <w:r w:rsidRPr="00F4705F">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5551507 \h </w:instrText>
        </w:r>
        <w:r>
          <w:rPr>
            <w:noProof/>
            <w:webHidden/>
          </w:rPr>
        </w:r>
        <w:r>
          <w:rPr>
            <w:noProof/>
            <w:webHidden/>
          </w:rPr>
          <w:fldChar w:fldCharType="separate"/>
        </w:r>
        <w:r>
          <w:rPr>
            <w:noProof/>
            <w:webHidden/>
          </w:rPr>
          <w:t>34</w:t>
        </w:r>
        <w:r>
          <w:rPr>
            <w:noProof/>
            <w:webHidden/>
          </w:rPr>
          <w:fldChar w:fldCharType="end"/>
        </w:r>
      </w:hyperlink>
    </w:p>
    <w:p w14:paraId="12E25150" w14:textId="77777777" w:rsidR="007D57B3" w:rsidRDefault="007D57B3" w:rsidP="007D57B3">
      <w:pPr>
        <w:pStyle w:val="TableofFigures"/>
        <w:tabs>
          <w:tab w:val="right" w:leader="dot" w:pos="9350"/>
        </w:tabs>
        <w:rPr>
          <w:noProof/>
        </w:rPr>
      </w:pPr>
      <w:hyperlink w:anchor="_Toc155551508" w:history="1">
        <w:r w:rsidRPr="00F4705F">
          <w:rPr>
            <w:rStyle w:val="Hyperlink"/>
            <w:noProof/>
          </w:rPr>
          <w:t>Figure 13: LOD Settings after generating an LODSettings asset</w:t>
        </w:r>
        <w:r>
          <w:rPr>
            <w:noProof/>
            <w:webHidden/>
          </w:rPr>
          <w:tab/>
        </w:r>
        <w:r>
          <w:rPr>
            <w:noProof/>
            <w:webHidden/>
          </w:rPr>
          <w:fldChar w:fldCharType="begin"/>
        </w:r>
        <w:r>
          <w:rPr>
            <w:noProof/>
            <w:webHidden/>
          </w:rPr>
          <w:instrText xml:space="preserve"> PAGEREF _Toc155551508 \h </w:instrText>
        </w:r>
        <w:r>
          <w:rPr>
            <w:noProof/>
            <w:webHidden/>
          </w:rPr>
        </w:r>
        <w:r>
          <w:rPr>
            <w:noProof/>
            <w:webHidden/>
          </w:rPr>
          <w:fldChar w:fldCharType="separate"/>
        </w:r>
        <w:r>
          <w:rPr>
            <w:noProof/>
            <w:webHidden/>
          </w:rPr>
          <w:t>35</w:t>
        </w:r>
        <w:r>
          <w:rPr>
            <w:noProof/>
            <w:webHidden/>
          </w:rPr>
          <w:fldChar w:fldCharType="end"/>
        </w:r>
      </w:hyperlink>
    </w:p>
    <w:p w14:paraId="0F561574" w14:textId="77777777" w:rsidR="007D57B3" w:rsidRDefault="007D57B3" w:rsidP="007D57B3">
      <w:pPr>
        <w:pStyle w:val="TableofFigures"/>
        <w:tabs>
          <w:tab w:val="right" w:leader="dot" w:pos="9350"/>
        </w:tabs>
        <w:rPr>
          <w:noProof/>
        </w:rPr>
      </w:pPr>
      <w:hyperlink w:anchor="_Toc155551509" w:history="1">
        <w:r w:rsidRPr="00F4705F">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5551509 \h </w:instrText>
        </w:r>
        <w:r>
          <w:rPr>
            <w:noProof/>
            <w:webHidden/>
          </w:rPr>
        </w:r>
        <w:r>
          <w:rPr>
            <w:noProof/>
            <w:webHidden/>
          </w:rPr>
          <w:fldChar w:fldCharType="separate"/>
        </w:r>
        <w:r>
          <w:rPr>
            <w:noProof/>
            <w:webHidden/>
          </w:rPr>
          <w:t>37</w:t>
        </w:r>
        <w:r>
          <w:rPr>
            <w:noProof/>
            <w:webHidden/>
          </w:rPr>
          <w:fldChar w:fldCharType="end"/>
        </w:r>
      </w:hyperlink>
    </w:p>
    <w:p w14:paraId="7481ADC6" w14:textId="77777777" w:rsidR="007D57B3" w:rsidRDefault="007D57B3" w:rsidP="007D57B3">
      <w:pPr>
        <w:pStyle w:val="TableofFigures"/>
        <w:tabs>
          <w:tab w:val="right" w:leader="dot" w:pos="9350"/>
        </w:tabs>
        <w:rPr>
          <w:noProof/>
        </w:rPr>
      </w:pPr>
      <w:hyperlink w:anchor="_Toc155551510" w:history="1">
        <w:r w:rsidRPr="00F4705F">
          <w:rPr>
            <w:rStyle w:val="Hyperlink"/>
            <w:noProof/>
          </w:rPr>
          <w:t>Figure 15: Finding the closest target in the octree</w:t>
        </w:r>
        <w:r>
          <w:rPr>
            <w:noProof/>
            <w:webHidden/>
          </w:rPr>
          <w:tab/>
        </w:r>
        <w:r>
          <w:rPr>
            <w:noProof/>
            <w:webHidden/>
          </w:rPr>
          <w:fldChar w:fldCharType="begin"/>
        </w:r>
        <w:r>
          <w:rPr>
            <w:noProof/>
            <w:webHidden/>
          </w:rPr>
          <w:instrText xml:space="preserve"> PAGEREF _Toc155551510 \h </w:instrText>
        </w:r>
        <w:r>
          <w:rPr>
            <w:noProof/>
            <w:webHidden/>
          </w:rPr>
        </w:r>
        <w:r>
          <w:rPr>
            <w:noProof/>
            <w:webHidden/>
          </w:rPr>
          <w:fldChar w:fldCharType="separate"/>
        </w:r>
        <w:r>
          <w:rPr>
            <w:noProof/>
            <w:webHidden/>
          </w:rPr>
          <w:t>38</w:t>
        </w:r>
        <w:r>
          <w:rPr>
            <w:noProof/>
            <w:webHidden/>
          </w:rPr>
          <w:fldChar w:fldCharType="end"/>
        </w:r>
      </w:hyperlink>
    </w:p>
    <w:p w14:paraId="2DF46C55" w14:textId="77777777" w:rsidR="007D57B3" w:rsidRDefault="007D57B3" w:rsidP="007D57B3">
      <w:pPr>
        <w:pStyle w:val="TableofFigures"/>
        <w:tabs>
          <w:tab w:val="right" w:leader="dot" w:pos="9350"/>
        </w:tabs>
        <w:rPr>
          <w:noProof/>
        </w:rPr>
      </w:pPr>
      <w:hyperlink w:anchor="_Toc155551511" w:history="1">
        <w:r w:rsidRPr="00F4705F">
          <w:rPr>
            <w:rStyle w:val="Hyperlink"/>
            <w:noProof/>
          </w:rPr>
          <w:t>Figure 16: Screenshot from within Unreal Insights to show the amount of frame time the animations take</w:t>
        </w:r>
        <w:r>
          <w:rPr>
            <w:noProof/>
            <w:webHidden/>
          </w:rPr>
          <w:tab/>
        </w:r>
        <w:r>
          <w:rPr>
            <w:noProof/>
            <w:webHidden/>
          </w:rPr>
          <w:fldChar w:fldCharType="begin"/>
        </w:r>
        <w:r>
          <w:rPr>
            <w:noProof/>
            <w:webHidden/>
          </w:rPr>
          <w:instrText xml:space="preserve"> PAGEREF _Toc155551511 \h </w:instrText>
        </w:r>
        <w:r>
          <w:rPr>
            <w:noProof/>
            <w:webHidden/>
          </w:rPr>
        </w:r>
        <w:r>
          <w:rPr>
            <w:noProof/>
            <w:webHidden/>
          </w:rPr>
          <w:fldChar w:fldCharType="separate"/>
        </w:r>
        <w:r>
          <w:rPr>
            <w:noProof/>
            <w:webHidden/>
          </w:rPr>
          <w:t>38</w:t>
        </w:r>
        <w:r>
          <w:rPr>
            <w:noProof/>
            <w:webHidden/>
          </w:rPr>
          <w:fldChar w:fldCharType="end"/>
        </w:r>
      </w:hyperlink>
    </w:p>
    <w:p w14:paraId="14ECC5D5" w14:textId="77777777" w:rsidR="007D57B3" w:rsidRDefault="007D57B3" w:rsidP="007D57B3">
      <w:pPr>
        <w:pStyle w:val="TableofFigures"/>
        <w:tabs>
          <w:tab w:val="right" w:leader="dot" w:pos="9350"/>
        </w:tabs>
        <w:rPr>
          <w:noProof/>
        </w:rPr>
      </w:pPr>
      <w:hyperlink w:anchor="_Toc155551512" w:history="1">
        <w:r w:rsidRPr="00F4705F">
          <w:rPr>
            <w:rStyle w:val="Hyperlink"/>
            <w:noProof/>
          </w:rPr>
          <w:t>Figure 17: Creation of the animation sharing manager</w:t>
        </w:r>
        <w:r>
          <w:rPr>
            <w:noProof/>
            <w:webHidden/>
          </w:rPr>
          <w:tab/>
        </w:r>
        <w:r>
          <w:rPr>
            <w:noProof/>
            <w:webHidden/>
          </w:rPr>
          <w:fldChar w:fldCharType="begin"/>
        </w:r>
        <w:r>
          <w:rPr>
            <w:noProof/>
            <w:webHidden/>
          </w:rPr>
          <w:instrText xml:space="preserve"> PAGEREF _Toc155551512 \h </w:instrText>
        </w:r>
        <w:r>
          <w:rPr>
            <w:noProof/>
            <w:webHidden/>
          </w:rPr>
        </w:r>
        <w:r>
          <w:rPr>
            <w:noProof/>
            <w:webHidden/>
          </w:rPr>
          <w:fldChar w:fldCharType="separate"/>
        </w:r>
        <w:r>
          <w:rPr>
            <w:noProof/>
            <w:webHidden/>
          </w:rPr>
          <w:t>39</w:t>
        </w:r>
        <w:r>
          <w:rPr>
            <w:noProof/>
            <w:webHidden/>
          </w:rPr>
          <w:fldChar w:fldCharType="end"/>
        </w:r>
      </w:hyperlink>
    </w:p>
    <w:p w14:paraId="5A6E44C2" w14:textId="77777777" w:rsidR="007D57B3" w:rsidRDefault="007D57B3" w:rsidP="007D57B3">
      <w:pPr>
        <w:pStyle w:val="TableofFigures"/>
        <w:tabs>
          <w:tab w:val="right" w:leader="dot" w:pos="9350"/>
        </w:tabs>
        <w:rPr>
          <w:noProof/>
        </w:rPr>
      </w:pPr>
      <w:hyperlink w:anchor="_Toc155551513" w:history="1">
        <w:r w:rsidRPr="00F4705F">
          <w:rPr>
            <w:rStyle w:val="Hyperlink"/>
            <w:noProof/>
          </w:rPr>
          <w:t>Figure 18: Configuration of the AnimationSharingSetup asset</w:t>
        </w:r>
        <w:r>
          <w:rPr>
            <w:noProof/>
            <w:webHidden/>
          </w:rPr>
          <w:tab/>
        </w:r>
        <w:r>
          <w:rPr>
            <w:noProof/>
            <w:webHidden/>
          </w:rPr>
          <w:fldChar w:fldCharType="begin"/>
        </w:r>
        <w:r>
          <w:rPr>
            <w:noProof/>
            <w:webHidden/>
          </w:rPr>
          <w:instrText xml:space="preserve"> PAGEREF _Toc155551513 \h </w:instrText>
        </w:r>
        <w:r>
          <w:rPr>
            <w:noProof/>
            <w:webHidden/>
          </w:rPr>
        </w:r>
        <w:r>
          <w:rPr>
            <w:noProof/>
            <w:webHidden/>
          </w:rPr>
          <w:fldChar w:fldCharType="separate"/>
        </w:r>
        <w:r>
          <w:rPr>
            <w:noProof/>
            <w:webHidden/>
          </w:rPr>
          <w:t>40</w:t>
        </w:r>
        <w:r>
          <w:rPr>
            <w:noProof/>
            <w:webHidden/>
          </w:rPr>
          <w:fldChar w:fldCharType="end"/>
        </w:r>
      </w:hyperlink>
    </w:p>
    <w:p w14:paraId="5350B226" w14:textId="77777777" w:rsidR="007D57B3" w:rsidRDefault="007D57B3" w:rsidP="007D57B3">
      <w:pPr>
        <w:pStyle w:val="TableofFigures"/>
        <w:tabs>
          <w:tab w:val="right" w:leader="dot" w:pos="9350"/>
        </w:tabs>
        <w:rPr>
          <w:noProof/>
        </w:rPr>
      </w:pPr>
      <w:hyperlink w:anchor="_Toc155551514" w:history="1">
        <w:r w:rsidRPr="00F4705F">
          <w:rPr>
            <w:rStyle w:val="Hyperlink"/>
            <w:noProof/>
          </w:rPr>
          <w:t>Figure 19: Registering and unregistering the actor with the animation sharing manager</w:t>
        </w:r>
        <w:r>
          <w:rPr>
            <w:noProof/>
            <w:webHidden/>
          </w:rPr>
          <w:tab/>
        </w:r>
        <w:r>
          <w:rPr>
            <w:noProof/>
            <w:webHidden/>
          </w:rPr>
          <w:fldChar w:fldCharType="begin"/>
        </w:r>
        <w:r>
          <w:rPr>
            <w:noProof/>
            <w:webHidden/>
          </w:rPr>
          <w:instrText xml:space="preserve"> PAGEREF _Toc155551514 \h </w:instrText>
        </w:r>
        <w:r>
          <w:rPr>
            <w:noProof/>
            <w:webHidden/>
          </w:rPr>
        </w:r>
        <w:r>
          <w:rPr>
            <w:noProof/>
            <w:webHidden/>
          </w:rPr>
          <w:fldChar w:fldCharType="separate"/>
        </w:r>
        <w:r>
          <w:rPr>
            <w:noProof/>
            <w:webHidden/>
          </w:rPr>
          <w:t>40</w:t>
        </w:r>
        <w:r>
          <w:rPr>
            <w:noProof/>
            <w:webHidden/>
          </w:rPr>
          <w:fldChar w:fldCharType="end"/>
        </w:r>
      </w:hyperlink>
    </w:p>
    <w:p w14:paraId="59CF3651" w14:textId="77777777" w:rsidR="007D57B3" w:rsidRDefault="007D57B3" w:rsidP="007D57B3">
      <w:pPr>
        <w:pStyle w:val="TableofFigures"/>
        <w:tabs>
          <w:tab w:val="right" w:leader="dot" w:pos="9350"/>
        </w:tabs>
        <w:rPr>
          <w:noProof/>
        </w:rPr>
      </w:pPr>
      <w:hyperlink w:anchor="_Toc155551515" w:history="1">
        <w:r w:rsidRPr="00F4705F">
          <w:rPr>
            <w:rStyle w:val="Hyperlink"/>
            <w:noProof/>
          </w:rPr>
          <w:t>Figure 20: Screenshot from within Unreal Insights showing how component ticks are not grouped</w:t>
        </w:r>
        <w:r>
          <w:rPr>
            <w:noProof/>
            <w:webHidden/>
          </w:rPr>
          <w:tab/>
        </w:r>
        <w:r>
          <w:rPr>
            <w:noProof/>
            <w:webHidden/>
          </w:rPr>
          <w:fldChar w:fldCharType="begin"/>
        </w:r>
        <w:r>
          <w:rPr>
            <w:noProof/>
            <w:webHidden/>
          </w:rPr>
          <w:instrText xml:space="preserve"> PAGEREF _Toc155551515 \h </w:instrText>
        </w:r>
        <w:r>
          <w:rPr>
            <w:noProof/>
            <w:webHidden/>
          </w:rPr>
        </w:r>
        <w:r>
          <w:rPr>
            <w:noProof/>
            <w:webHidden/>
          </w:rPr>
          <w:fldChar w:fldCharType="separate"/>
        </w:r>
        <w:r>
          <w:rPr>
            <w:noProof/>
            <w:webHidden/>
          </w:rPr>
          <w:t>41</w:t>
        </w:r>
        <w:r>
          <w:rPr>
            <w:noProof/>
            <w:webHidden/>
          </w:rPr>
          <w:fldChar w:fldCharType="end"/>
        </w:r>
      </w:hyperlink>
    </w:p>
    <w:p w14:paraId="7D63AB72" w14:textId="77777777" w:rsidR="007D57B3" w:rsidRDefault="007D57B3" w:rsidP="007D57B3">
      <w:pPr>
        <w:spacing w:line="240" w:lineRule="auto"/>
      </w:pPr>
      <w:r>
        <w:fldChar w:fldCharType="end"/>
      </w:r>
    </w:p>
    <w:p w14:paraId="73B53570" w14:textId="77777777" w:rsidR="007D57B3" w:rsidRDefault="007D57B3" w:rsidP="007D57B3">
      <w:pPr>
        <w:pStyle w:val="Heading2"/>
      </w:pPr>
      <w:r>
        <w:t>Code Snippets</w:t>
      </w:r>
    </w:p>
    <w:p w14:paraId="09D001CD"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0BE1CF8C"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hyperlink w:anchor="_Toc155551559" w:history="1">
        <w:r w:rsidRPr="006D08D1">
          <w:rPr>
            <w:rStyle w:val="Hyperlink"/>
            <w:noProof/>
          </w:rPr>
          <w:t>Code snippet 2: Unit arrays added to the Units variable</w:t>
        </w:r>
        <w:r w:rsidRPr="006D08D1">
          <w:rPr>
            <w:noProof/>
            <w:webHidden/>
          </w:rPr>
          <w:tab/>
        </w:r>
        <w:r w:rsidRPr="006D08D1">
          <w:rPr>
            <w:noProof/>
            <w:webHidden/>
          </w:rPr>
          <w:fldChar w:fldCharType="begin"/>
        </w:r>
        <w:r w:rsidRPr="006D08D1">
          <w:rPr>
            <w:noProof/>
            <w:webHidden/>
          </w:rPr>
          <w:instrText xml:space="preserve"> PAGEREF _Toc155551559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70E3D89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0" w:history="1">
        <w:r w:rsidRPr="00496427">
          <w:rPr>
            <w:rStyle w:val="Hyperlink"/>
            <w:noProof/>
          </w:rPr>
          <w:t>Code snippet 3: Target acquisition component header file</w:t>
        </w:r>
        <w:r>
          <w:rPr>
            <w:noProof/>
            <w:webHidden/>
          </w:rPr>
          <w:tab/>
        </w:r>
        <w:r>
          <w:rPr>
            <w:noProof/>
            <w:webHidden/>
          </w:rPr>
          <w:fldChar w:fldCharType="begin"/>
        </w:r>
        <w:r>
          <w:rPr>
            <w:noProof/>
            <w:webHidden/>
          </w:rPr>
          <w:instrText xml:space="preserve"> PAGEREF _Toc155551560 \h </w:instrText>
        </w:r>
        <w:r>
          <w:rPr>
            <w:noProof/>
            <w:webHidden/>
          </w:rPr>
        </w:r>
        <w:r>
          <w:rPr>
            <w:noProof/>
            <w:webHidden/>
          </w:rPr>
          <w:fldChar w:fldCharType="separate"/>
        </w:r>
        <w:r>
          <w:rPr>
            <w:noProof/>
            <w:webHidden/>
          </w:rPr>
          <w:t>21</w:t>
        </w:r>
        <w:r>
          <w:rPr>
            <w:noProof/>
            <w:webHidden/>
          </w:rPr>
          <w:fldChar w:fldCharType="end"/>
        </w:r>
      </w:hyperlink>
    </w:p>
    <w:p w14:paraId="6FF8210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1" w:history="1">
        <w:r w:rsidRPr="00496427">
          <w:rPr>
            <w:rStyle w:val="Hyperlink"/>
            <w:noProof/>
          </w:rPr>
          <w:t>Code snippet 4: Move component header file</w:t>
        </w:r>
        <w:r>
          <w:rPr>
            <w:noProof/>
            <w:webHidden/>
          </w:rPr>
          <w:tab/>
        </w:r>
        <w:r>
          <w:rPr>
            <w:noProof/>
            <w:webHidden/>
          </w:rPr>
          <w:fldChar w:fldCharType="begin"/>
        </w:r>
        <w:r>
          <w:rPr>
            <w:noProof/>
            <w:webHidden/>
          </w:rPr>
          <w:instrText xml:space="preserve"> PAGEREF _Toc155551561 \h </w:instrText>
        </w:r>
        <w:r>
          <w:rPr>
            <w:noProof/>
            <w:webHidden/>
          </w:rPr>
        </w:r>
        <w:r>
          <w:rPr>
            <w:noProof/>
            <w:webHidden/>
          </w:rPr>
          <w:fldChar w:fldCharType="separate"/>
        </w:r>
        <w:r>
          <w:rPr>
            <w:noProof/>
            <w:webHidden/>
          </w:rPr>
          <w:t>21</w:t>
        </w:r>
        <w:r>
          <w:rPr>
            <w:noProof/>
            <w:webHidden/>
          </w:rPr>
          <w:fldChar w:fldCharType="end"/>
        </w:r>
      </w:hyperlink>
    </w:p>
    <w:p w14:paraId="1D189244"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2" w:history="1">
        <w:r w:rsidRPr="00496427">
          <w:rPr>
            <w:rStyle w:val="Hyperlink"/>
            <w:noProof/>
          </w:rPr>
          <w:t>Code snippet 5: Health component header file</w:t>
        </w:r>
        <w:r>
          <w:rPr>
            <w:noProof/>
            <w:webHidden/>
          </w:rPr>
          <w:tab/>
        </w:r>
        <w:r>
          <w:rPr>
            <w:noProof/>
            <w:webHidden/>
          </w:rPr>
          <w:fldChar w:fldCharType="begin"/>
        </w:r>
        <w:r>
          <w:rPr>
            <w:noProof/>
            <w:webHidden/>
          </w:rPr>
          <w:instrText xml:space="preserve"> PAGEREF _Toc155551562 \h </w:instrText>
        </w:r>
        <w:r>
          <w:rPr>
            <w:noProof/>
            <w:webHidden/>
          </w:rPr>
        </w:r>
        <w:r>
          <w:rPr>
            <w:noProof/>
            <w:webHidden/>
          </w:rPr>
          <w:fldChar w:fldCharType="separate"/>
        </w:r>
        <w:r>
          <w:rPr>
            <w:noProof/>
            <w:webHidden/>
          </w:rPr>
          <w:t>22</w:t>
        </w:r>
        <w:r>
          <w:rPr>
            <w:noProof/>
            <w:webHidden/>
          </w:rPr>
          <w:fldChar w:fldCharType="end"/>
        </w:r>
      </w:hyperlink>
    </w:p>
    <w:p w14:paraId="52B00A8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3" w:history="1">
        <w:r w:rsidRPr="00496427">
          <w:rPr>
            <w:rStyle w:val="Hyperlink"/>
            <w:noProof/>
          </w:rPr>
          <w:t>Code snippet 6: Attack component header file</w:t>
        </w:r>
        <w:r>
          <w:rPr>
            <w:noProof/>
            <w:webHidden/>
          </w:rPr>
          <w:tab/>
        </w:r>
        <w:r>
          <w:rPr>
            <w:noProof/>
            <w:webHidden/>
          </w:rPr>
          <w:fldChar w:fldCharType="begin"/>
        </w:r>
        <w:r>
          <w:rPr>
            <w:noProof/>
            <w:webHidden/>
          </w:rPr>
          <w:instrText xml:space="preserve"> PAGEREF _Toc155551563 \h </w:instrText>
        </w:r>
        <w:r>
          <w:rPr>
            <w:noProof/>
            <w:webHidden/>
          </w:rPr>
        </w:r>
        <w:r>
          <w:rPr>
            <w:noProof/>
            <w:webHidden/>
          </w:rPr>
          <w:fldChar w:fldCharType="separate"/>
        </w:r>
        <w:r>
          <w:rPr>
            <w:noProof/>
            <w:webHidden/>
          </w:rPr>
          <w:t>23</w:t>
        </w:r>
        <w:r>
          <w:rPr>
            <w:noProof/>
            <w:webHidden/>
          </w:rPr>
          <w:fldChar w:fldCharType="end"/>
        </w:r>
      </w:hyperlink>
    </w:p>
    <w:p w14:paraId="468FBB7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4" w:history="1">
        <w:r w:rsidRPr="00496427">
          <w:rPr>
            <w:rStyle w:val="Hyperlink"/>
            <w:noProof/>
          </w:rPr>
          <w:t>Code snippet 7: Example of a processor header file</w:t>
        </w:r>
        <w:r>
          <w:rPr>
            <w:noProof/>
            <w:webHidden/>
          </w:rPr>
          <w:tab/>
        </w:r>
        <w:r>
          <w:rPr>
            <w:noProof/>
            <w:webHidden/>
          </w:rPr>
          <w:fldChar w:fldCharType="begin"/>
        </w:r>
        <w:r>
          <w:rPr>
            <w:noProof/>
            <w:webHidden/>
          </w:rPr>
          <w:instrText xml:space="preserve"> PAGEREF _Toc155551564 \h </w:instrText>
        </w:r>
        <w:r>
          <w:rPr>
            <w:noProof/>
            <w:webHidden/>
          </w:rPr>
        </w:r>
        <w:r>
          <w:rPr>
            <w:noProof/>
            <w:webHidden/>
          </w:rPr>
          <w:fldChar w:fldCharType="separate"/>
        </w:r>
        <w:r>
          <w:rPr>
            <w:noProof/>
            <w:webHidden/>
          </w:rPr>
          <w:t>25</w:t>
        </w:r>
        <w:r>
          <w:rPr>
            <w:noProof/>
            <w:webHidden/>
          </w:rPr>
          <w:fldChar w:fldCharType="end"/>
        </w:r>
      </w:hyperlink>
    </w:p>
    <w:p w14:paraId="1318DFA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5" w:history="1">
        <w:r w:rsidRPr="00496427">
          <w:rPr>
            <w:rStyle w:val="Hyperlink"/>
            <w:noProof/>
          </w:rPr>
          <w:t>Code snippet 8: FArmyIdFragment definition</w:t>
        </w:r>
        <w:r>
          <w:rPr>
            <w:noProof/>
            <w:webHidden/>
          </w:rPr>
          <w:tab/>
        </w:r>
        <w:r>
          <w:rPr>
            <w:noProof/>
            <w:webHidden/>
          </w:rPr>
          <w:fldChar w:fldCharType="begin"/>
        </w:r>
        <w:r>
          <w:rPr>
            <w:noProof/>
            <w:webHidden/>
          </w:rPr>
          <w:instrText xml:space="preserve"> PAGEREF _Toc155551565 \h </w:instrText>
        </w:r>
        <w:r>
          <w:rPr>
            <w:noProof/>
            <w:webHidden/>
          </w:rPr>
        </w:r>
        <w:r>
          <w:rPr>
            <w:noProof/>
            <w:webHidden/>
          </w:rPr>
          <w:fldChar w:fldCharType="separate"/>
        </w:r>
        <w:r>
          <w:rPr>
            <w:noProof/>
            <w:webHidden/>
          </w:rPr>
          <w:t>27</w:t>
        </w:r>
        <w:r>
          <w:rPr>
            <w:noProof/>
            <w:webHidden/>
          </w:rPr>
          <w:fldChar w:fldCharType="end"/>
        </w:r>
      </w:hyperlink>
    </w:p>
    <w:p w14:paraId="3C493F25"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6" w:history="1">
        <w:r w:rsidRPr="00496427">
          <w:rPr>
            <w:rStyle w:val="Hyperlink"/>
            <w:noProof/>
          </w:rPr>
          <w:t>Code snippet 9: Assigning the correct initial values to newly spawned entities in the initializer processor</w:t>
        </w:r>
        <w:r>
          <w:rPr>
            <w:noProof/>
            <w:webHidden/>
          </w:rPr>
          <w:tab/>
        </w:r>
        <w:r>
          <w:rPr>
            <w:noProof/>
            <w:webHidden/>
          </w:rPr>
          <w:fldChar w:fldCharType="begin"/>
        </w:r>
        <w:r>
          <w:rPr>
            <w:noProof/>
            <w:webHidden/>
          </w:rPr>
          <w:instrText xml:space="preserve"> PAGEREF _Toc155551566 \h </w:instrText>
        </w:r>
        <w:r>
          <w:rPr>
            <w:noProof/>
            <w:webHidden/>
          </w:rPr>
        </w:r>
        <w:r>
          <w:rPr>
            <w:noProof/>
            <w:webHidden/>
          </w:rPr>
          <w:fldChar w:fldCharType="separate"/>
        </w:r>
        <w:r>
          <w:rPr>
            <w:noProof/>
            <w:webHidden/>
          </w:rPr>
          <w:t>27</w:t>
        </w:r>
        <w:r>
          <w:rPr>
            <w:noProof/>
            <w:webHidden/>
          </w:rPr>
          <w:fldChar w:fldCharType="end"/>
        </w:r>
      </w:hyperlink>
    </w:p>
    <w:p w14:paraId="610845B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7" w:history="1">
        <w:r w:rsidRPr="00496427">
          <w:rPr>
            <w:rStyle w:val="Hyperlink"/>
            <w:noProof/>
          </w:rPr>
          <w:t>Code snippet 10: PossibleTargetEntities variable declaration</w:t>
        </w:r>
        <w:r>
          <w:rPr>
            <w:noProof/>
            <w:webHidden/>
          </w:rPr>
          <w:tab/>
        </w:r>
        <w:r>
          <w:rPr>
            <w:noProof/>
            <w:webHidden/>
          </w:rPr>
          <w:fldChar w:fldCharType="begin"/>
        </w:r>
        <w:r>
          <w:rPr>
            <w:noProof/>
            <w:webHidden/>
          </w:rPr>
          <w:instrText xml:space="preserve"> PAGEREF _Toc155551567 \h </w:instrText>
        </w:r>
        <w:r>
          <w:rPr>
            <w:noProof/>
            <w:webHidden/>
          </w:rPr>
        </w:r>
        <w:r>
          <w:rPr>
            <w:noProof/>
            <w:webHidden/>
          </w:rPr>
          <w:fldChar w:fldCharType="separate"/>
        </w:r>
        <w:r>
          <w:rPr>
            <w:noProof/>
            <w:webHidden/>
          </w:rPr>
          <w:t>27</w:t>
        </w:r>
        <w:r>
          <w:rPr>
            <w:noProof/>
            <w:webHidden/>
          </w:rPr>
          <w:fldChar w:fldCharType="end"/>
        </w:r>
      </w:hyperlink>
    </w:p>
    <w:p w14:paraId="1568083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8" w:history="1">
        <w:r w:rsidRPr="00496427">
          <w:rPr>
            <w:rStyle w:val="Hyperlink"/>
            <w:noProof/>
          </w:rPr>
          <w:t>Code snippet 11: TargetAcquisitionProcessor Execute functionality</w:t>
        </w:r>
        <w:r>
          <w:rPr>
            <w:noProof/>
            <w:webHidden/>
          </w:rPr>
          <w:tab/>
        </w:r>
        <w:r>
          <w:rPr>
            <w:noProof/>
            <w:webHidden/>
          </w:rPr>
          <w:fldChar w:fldCharType="begin"/>
        </w:r>
        <w:r>
          <w:rPr>
            <w:noProof/>
            <w:webHidden/>
          </w:rPr>
          <w:instrText xml:space="preserve"> PAGEREF _Toc155551568 \h </w:instrText>
        </w:r>
        <w:r>
          <w:rPr>
            <w:noProof/>
            <w:webHidden/>
          </w:rPr>
        </w:r>
        <w:r>
          <w:rPr>
            <w:noProof/>
            <w:webHidden/>
          </w:rPr>
          <w:fldChar w:fldCharType="separate"/>
        </w:r>
        <w:r>
          <w:rPr>
            <w:noProof/>
            <w:webHidden/>
          </w:rPr>
          <w:t>28</w:t>
        </w:r>
        <w:r>
          <w:rPr>
            <w:noProof/>
            <w:webHidden/>
          </w:rPr>
          <w:fldChar w:fldCharType="end"/>
        </w:r>
      </w:hyperlink>
    </w:p>
    <w:p w14:paraId="5310651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9" w:history="1">
        <w:r w:rsidRPr="00496427">
          <w:rPr>
            <w:rStyle w:val="Hyperlink"/>
            <w:noProof/>
          </w:rPr>
          <w:t>Code snippet 12: Navigation mesh pathfinding in the navigation processor Execute function</w:t>
        </w:r>
        <w:r>
          <w:rPr>
            <w:noProof/>
            <w:webHidden/>
          </w:rPr>
          <w:tab/>
        </w:r>
        <w:r>
          <w:rPr>
            <w:noProof/>
            <w:webHidden/>
          </w:rPr>
          <w:fldChar w:fldCharType="begin"/>
        </w:r>
        <w:r>
          <w:rPr>
            <w:noProof/>
            <w:webHidden/>
          </w:rPr>
          <w:instrText xml:space="preserve"> PAGEREF _Toc155551569 \h </w:instrText>
        </w:r>
        <w:r>
          <w:rPr>
            <w:noProof/>
            <w:webHidden/>
          </w:rPr>
        </w:r>
        <w:r>
          <w:rPr>
            <w:noProof/>
            <w:webHidden/>
          </w:rPr>
          <w:fldChar w:fldCharType="separate"/>
        </w:r>
        <w:r>
          <w:rPr>
            <w:noProof/>
            <w:webHidden/>
          </w:rPr>
          <w:t>29</w:t>
        </w:r>
        <w:r>
          <w:rPr>
            <w:noProof/>
            <w:webHidden/>
          </w:rPr>
          <w:fldChar w:fldCharType="end"/>
        </w:r>
      </w:hyperlink>
    </w:p>
    <w:p w14:paraId="37043E1D"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0" w:history="1">
        <w:r w:rsidRPr="00496427">
          <w:rPr>
            <w:rStyle w:val="Hyperlink"/>
            <w:noProof/>
          </w:rPr>
          <w:t>Code snippet 13: MoveProcessor functionality in the Execute function</w:t>
        </w:r>
        <w:r>
          <w:rPr>
            <w:noProof/>
            <w:webHidden/>
          </w:rPr>
          <w:tab/>
        </w:r>
        <w:r>
          <w:rPr>
            <w:noProof/>
            <w:webHidden/>
          </w:rPr>
          <w:fldChar w:fldCharType="begin"/>
        </w:r>
        <w:r>
          <w:rPr>
            <w:noProof/>
            <w:webHidden/>
          </w:rPr>
          <w:instrText xml:space="preserve"> PAGEREF _Toc155551570 \h </w:instrText>
        </w:r>
        <w:r>
          <w:rPr>
            <w:noProof/>
            <w:webHidden/>
          </w:rPr>
        </w:r>
        <w:r>
          <w:rPr>
            <w:noProof/>
            <w:webHidden/>
          </w:rPr>
          <w:fldChar w:fldCharType="separate"/>
        </w:r>
        <w:r>
          <w:rPr>
            <w:noProof/>
            <w:webHidden/>
          </w:rPr>
          <w:t>30</w:t>
        </w:r>
        <w:r>
          <w:rPr>
            <w:noProof/>
            <w:webHidden/>
          </w:rPr>
          <w:fldChar w:fldCharType="end"/>
        </w:r>
      </w:hyperlink>
    </w:p>
    <w:p w14:paraId="38CFAEE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1" w:history="1">
        <w:r w:rsidRPr="00496427">
          <w:rPr>
            <w:rStyle w:val="Hyperlink"/>
            <w:noProof/>
          </w:rPr>
          <w:t>Code snippet 14: Attack parameters shared fragment definition</w:t>
        </w:r>
        <w:r>
          <w:rPr>
            <w:noProof/>
            <w:webHidden/>
          </w:rPr>
          <w:tab/>
        </w:r>
        <w:r>
          <w:rPr>
            <w:noProof/>
            <w:webHidden/>
          </w:rPr>
          <w:fldChar w:fldCharType="begin"/>
        </w:r>
        <w:r>
          <w:rPr>
            <w:noProof/>
            <w:webHidden/>
          </w:rPr>
          <w:instrText xml:space="preserve"> PAGEREF _Toc155551571 \h </w:instrText>
        </w:r>
        <w:r>
          <w:rPr>
            <w:noProof/>
            <w:webHidden/>
          </w:rPr>
        </w:r>
        <w:r>
          <w:rPr>
            <w:noProof/>
            <w:webHidden/>
          </w:rPr>
          <w:fldChar w:fldCharType="separate"/>
        </w:r>
        <w:r>
          <w:rPr>
            <w:noProof/>
            <w:webHidden/>
          </w:rPr>
          <w:t>30</w:t>
        </w:r>
        <w:r>
          <w:rPr>
            <w:noProof/>
            <w:webHidden/>
          </w:rPr>
          <w:fldChar w:fldCharType="end"/>
        </w:r>
      </w:hyperlink>
    </w:p>
    <w:p w14:paraId="1276DCD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2" w:history="1">
        <w:r w:rsidRPr="00496427">
          <w:rPr>
            <w:rStyle w:val="Hyperlink"/>
            <w:noProof/>
          </w:rPr>
          <w:t>Code snippet 15: Part of the attack processor functionality</w:t>
        </w:r>
        <w:r>
          <w:rPr>
            <w:noProof/>
            <w:webHidden/>
          </w:rPr>
          <w:tab/>
        </w:r>
        <w:r>
          <w:rPr>
            <w:noProof/>
            <w:webHidden/>
          </w:rPr>
          <w:fldChar w:fldCharType="begin"/>
        </w:r>
        <w:r>
          <w:rPr>
            <w:noProof/>
            <w:webHidden/>
          </w:rPr>
          <w:instrText xml:space="preserve"> PAGEREF _Toc155551572 \h </w:instrText>
        </w:r>
        <w:r>
          <w:rPr>
            <w:noProof/>
            <w:webHidden/>
          </w:rPr>
        </w:r>
        <w:r>
          <w:rPr>
            <w:noProof/>
            <w:webHidden/>
          </w:rPr>
          <w:fldChar w:fldCharType="separate"/>
        </w:r>
        <w:r>
          <w:rPr>
            <w:noProof/>
            <w:webHidden/>
          </w:rPr>
          <w:t>31</w:t>
        </w:r>
        <w:r>
          <w:rPr>
            <w:noProof/>
            <w:webHidden/>
          </w:rPr>
          <w:fldChar w:fldCharType="end"/>
        </w:r>
      </w:hyperlink>
    </w:p>
    <w:p w14:paraId="7503120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3" w:history="1">
        <w:r w:rsidRPr="00496427">
          <w:rPr>
            <w:rStyle w:val="Hyperlink"/>
            <w:noProof/>
          </w:rPr>
          <w:t>Code snippet 16: Part of the dying processor functionality in the Execute function</w:t>
        </w:r>
        <w:r>
          <w:rPr>
            <w:noProof/>
            <w:webHidden/>
          </w:rPr>
          <w:tab/>
        </w:r>
        <w:r>
          <w:rPr>
            <w:noProof/>
            <w:webHidden/>
          </w:rPr>
          <w:fldChar w:fldCharType="begin"/>
        </w:r>
        <w:r>
          <w:rPr>
            <w:noProof/>
            <w:webHidden/>
          </w:rPr>
          <w:instrText xml:space="preserve"> PAGEREF _Toc155551573 \h </w:instrText>
        </w:r>
        <w:r>
          <w:rPr>
            <w:noProof/>
            <w:webHidden/>
          </w:rPr>
        </w:r>
        <w:r>
          <w:rPr>
            <w:noProof/>
            <w:webHidden/>
          </w:rPr>
          <w:fldChar w:fldCharType="separate"/>
        </w:r>
        <w:r>
          <w:rPr>
            <w:noProof/>
            <w:webHidden/>
          </w:rPr>
          <w:t>32</w:t>
        </w:r>
        <w:r>
          <w:rPr>
            <w:noProof/>
            <w:webHidden/>
          </w:rPr>
          <w:fldChar w:fldCharType="end"/>
        </w:r>
      </w:hyperlink>
    </w:p>
    <w:p w14:paraId="11D75BE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4" w:history="1">
        <w:r w:rsidRPr="00496427">
          <w:rPr>
            <w:rStyle w:val="Hyperlink"/>
            <w:noProof/>
          </w:rPr>
          <w:t>Code snippet 17: DestroyEntitiesProcessor Execute function</w:t>
        </w:r>
        <w:r>
          <w:rPr>
            <w:noProof/>
            <w:webHidden/>
          </w:rPr>
          <w:tab/>
        </w:r>
        <w:r>
          <w:rPr>
            <w:noProof/>
            <w:webHidden/>
          </w:rPr>
          <w:fldChar w:fldCharType="begin"/>
        </w:r>
        <w:r>
          <w:rPr>
            <w:noProof/>
            <w:webHidden/>
          </w:rPr>
          <w:instrText xml:space="preserve"> PAGEREF _Toc155551574 \h </w:instrText>
        </w:r>
        <w:r>
          <w:rPr>
            <w:noProof/>
            <w:webHidden/>
          </w:rPr>
        </w:r>
        <w:r>
          <w:rPr>
            <w:noProof/>
            <w:webHidden/>
          </w:rPr>
          <w:fldChar w:fldCharType="separate"/>
        </w:r>
        <w:r>
          <w:rPr>
            <w:noProof/>
            <w:webHidden/>
          </w:rPr>
          <w:t>32</w:t>
        </w:r>
        <w:r>
          <w:rPr>
            <w:noProof/>
            <w:webHidden/>
          </w:rPr>
          <w:fldChar w:fldCharType="end"/>
        </w:r>
      </w:hyperlink>
    </w:p>
    <w:p w14:paraId="0DEE74B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5" w:history="1">
        <w:r w:rsidRPr="00496427">
          <w:rPr>
            <w:rStyle w:val="Hyperlink"/>
            <w:noProof/>
          </w:rPr>
          <w:t>Code snippet 18: Transform translator execute function</w:t>
        </w:r>
        <w:r>
          <w:rPr>
            <w:noProof/>
            <w:webHidden/>
          </w:rPr>
          <w:tab/>
        </w:r>
        <w:r>
          <w:rPr>
            <w:noProof/>
            <w:webHidden/>
          </w:rPr>
          <w:fldChar w:fldCharType="begin"/>
        </w:r>
        <w:r>
          <w:rPr>
            <w:noProof/>
            <w:webHidden/>
          </w:rPr>
          <w:instrText xml:space="preserve"> PAGEREF _Toc155551575 \h </w:instrText>
        </w:r>
        <w:r>
          <w:rPr>
            <w:noProof/>
            <w:webHidden/>
          </w:rPr>
        </w:r>
        <w:r>
          <w:rPr>
            <w:noProof/>
            <w:webHidden/>
          </w:rPr>
          <w:fldChar w:fldCharType="separate"/>
        </w:r>
        <w:r>
          <w:rPr>
            <w:noProof/>
            <w:webHidden/>
          </w:rPr>
          <w:t>33</w:t>
        </w:r>
        <w:r>
          <w:rPr>
            <w:noProof/>
            <w:webHidden/>
          </w:rPr>
          <w:fldChar w:fldCharType="end"/>
        </w:r>
      </w:hyperlink>
    </w:p>
    <w:p w14:paraId="1000F76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6" w:history="1">
        <w:r w:rsidRPr="00496427">
          <w:rPr>
            <w:rStyle w:val="Hyperlink"/>
            <w:noProof/>
          </w:rPr>
          <w:t>Code snippet 19: Animation instance update functionality</w:t>
        </w:r>
        <w:r>
          <w:rPr>
            <w:noProof/>
            <w:webHidden/>
          </w:rPr>
          <w:tab/>
        </w:r>
        <w:r>
          <w:rPr>
            <w:noProof/>
            <w:webHidden/>
          </w:rPr>
          <w:fldChar w:fldCharType="begin"/>
        </w:r>
        <w:r>
          <w:rPr>
            <w:noProof/>
            <w:webHidden/>
          </w:rPr>
          <w:instrText xml:space="preserve"> PAGEREF _Toc155551576 \h </w:instrText>
        </w:r>
        <w:r>
          <w:rPr>
            <w:noProof/>
            <w:webHidden/>
          </w:rPr>
        </w:r>
        <w:r>
          <w:rPr>
            <w:noProof/>
            <w:webHidden/>
          </w:rPr>
          <w:fldChar w:fldCharType="separate"/>
        </w:r>
        <w:r>
          <w:rPr>
            <w:noProof/>
            <w:webHidden/>
          </w:rPr>
          <w:t>34</w:t>
        </w:r>
        <w:r>
          <w:rPr>
            <w:noProof/>
            <w:webHidden/>
          </w:rPr>
          <w:fldChar w:fldCharType="end"/>
        </w:r>
      </w:hyperlink>
    </w:p>
    <w:p w14:paraId="102049F2"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7" w:history="1">
        <w:r w:rsidRPr="00496427">
          <w:rPr>
            <w:rStyle w:val="Hyperlink"/>
            <w:noProof/>
          </w:rPr>
          <w:t>Code snippet 20: Replacing the normal for loop with a ParallelFor</w:t>
        </w:r>
        <w:r>
          <w:rPr>
            <w:noProof/>
            <w:webHidden/>
          </w:rPr>
          <w:tab/>
        </w:r>
        <w:r>
          <w:rPr>
            <w:noProof/>
            <w:webHidden/>
          </w:rPr>
          <w:fldChar w:fldCharType="begin"/>
        </w:r>
        <w:r>
          <w:rPr>
            <w:noProof/>
            <w:webHidden/>
          </w:rPr>
          <w:instrText xml:space="preserve"> PAGEREF _Toc155551577 \h </w:instrText>
        </w:r>
        <w:r>
          <w:rPr>
            <w:noProof/>
            <w:webHidden/>
          </w:rPr>
        </w:r>
        <w:r>
          <w:rPr>
            <w:noProof/>
            <w:webHidden/>
          </w:rPr>
          <w:fldChar w:fldCharType="separate"/>
        </w:r>
        <w:r>
          <w:rPr>
            <w:noProof/>
            <w:webHidden/>
          </w:rPr>
          <w:t>36</w:t>
        </w:r>
        <w:r>
          <w:rPr>
            <w:noProof/>
            <w:webHidden/>
          </w:rPr>
          <w:fldChar w:fldCharType="end"/>
        </w:r>
      </w:hyperlink>
    </w:p>
    <w:p w14:paraId="41C1716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8" w:history="1">
        <w:r w:rsidRPr="00496427">
          <w:rPr>
            <w:rStyle w:val="Hyperlink"/>
            <w:noProof/>
          </w:rPr>
          <w:t>Code snippet 21: Using a mutex to prevent simultaneous writing to the deferred command buffer</w:t>
        </w:r>
        <w:r>
          <w:rPr>
            <w:noProof/>
            <w:webHidden/>
          </w:rPr>
          <w:tab/>
        </w:r>
        <w:r>
          <w:rPr>
            <w:noProof/>
            <w:webHidden/>
          </w:rPr>
          <w:fldChar w:fldCharType="begin"/>
        </w:r>
        <w:r>
          <w:rPr>
            <w:noProof/>
            <w:webHidden/>
          </w:rPr>
          <w:instrText xml:space="preserve"> PAGEREF _Toc155551578 \h </w:instrText>
        </w:r>
        <w:r>
          <w:rPr>
            <w:noProof/>
            <w:webHidden/>
          </w:rPr>
        </w:r>
        <w:r>
          <w:rPr>
            <w:noProof/>
            <w:webHidden/>
          </w:rPr>
          <w:fldChar w:fldCharType="separate"/>
        </w:r>
        <w:r>
          <w:rPr>
            <w:noProof/>
            <w:webHidden/>
          </w:rPr>
          <w:t>36</w:t>
        </w:r>
        <w:r>
          <w:rPr>
            <w:noProof/>
            <w:webHidden/>
          </w:rPr>
          <w:fldChar w:fldCharType="end"/>
        </w:r>
      </w:hyperlink>
    </w:p>
    <w:p w14:paraId="35274D03" w14:textId="77777777" w:rsidR="007D57B3" w:rsidRDefault="007D57B3" w:rsidP="007D57B3">
      <w:r>
        <w:fldChar w:fldCharType="end"/>
      </w:r>
    </w:p>
    <w:p w14:paraId="3FC23D76" w14:textId="77777777" w:rsidR="007D57B3" w:rsidRDefault="007D57B3" w:rsidP="007D57B3">
      <w:pPr>
        <w:pStyle w:val="Heading2"/>
      </w:pPr>
      <w:r>
        <w:t>Charts</w:t>
      </w:r>
    </w:p>
    <w:p w14:paraId="19BCBBC0" w14:textId="77777777" w:rsidR="007D57B3"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787B6D1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59" w:history="1">
        <w:r w:rsidRPr="00770ED7">
          <w:rPr>
            <w:rStyle w:val="Hyperlink"/>
            <w:noProof/>
          </w:rPr>
          <w:t>Chart 2: Render thread frame time over unit count</w:t>
        </w:r>
        <w:r>
          <w:rPr>
            <w:noProof/>
            <w:webHidden/>
          </w:rPr>
          <w:tab/>
        </w:r>
        <w:r>
          <w:rPr>
            <w:noProof/>
            <w:webHidden/>
          </w:rPr>
          <w:fldChar w:fldCharType="begin"/>
        </w:r>
        <w:r>
          <w:rPr>
            <w:noProof/>
            <w:webHidden/>
          </w:rPr>
          <w:instrText xml:space="preserve"> PAGEREF _Toc155551659 \h </w:instrText>
        </w:r>
        <w:r>
          <w:rPr>
            <w:noProof/>
            <w:webHidden/>
          </w:rPr>
        </w:r>
        <w:r>
          <w:rPr>
            <w:noProof/>
            <w:webHidden/>
          </w:rPr>
          <w:fldChar w:fldCharType="separate"/>
        </w:r>
        <w:r>
          <w:rPr>
            <w:noProof/>
            <w:webHidden/>
          </w:rPr>
          <w:t>45</w:t>
        </w:r>
        <w:r>
          <w:rPr>
            <w:noProof/>
            <w:webHidden/>
          </w:rPr>
          <w:fldChar w:fldCharType="end"/>
        </w:r>
      </w:hyperlink>
    </w:p>
    <w:p w14:paraId="321522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0" w:history="1">
        <w:r w:rsidRPr="00770ED7">
          <w:rPr>
            <w:rStyle w:val="Hyperlink"/>
            <w:noProof/>
          </w:rPr>
          <w:t>Chart 3: GPU frame time over unit count</w:t>
        </w:r>
        <w:r>
          <w:rPr>
            <w:noProof/>
            <w:webHidden/>
          </w:rPr>
          <w:tab/>
        </w:r>
        <w:r>
          <w:rPr>
            <w:noProof/>
            <w:webHidden/>
          </w:rPr>
          <w:fldChar w:fldCharType="begin"/>
        </w:r>
        <w:r>
          <w:rPr>
            <w:noProof/>
            <w:webHidden/>
          </w:rPr>
          <w:instrText xml:space="preserve"> PAGEREF _Toc155551660 \h </w:instrText>
        </w:r>
        <w:r>
          <w:rPr>
            <w:noProof/>
            <w:webHidden/>
          </w:rPr>
        </w:r>
        <w:r>
          <w:rPr>
            <w:noProof/>
            <w:webHidden/>
          </w:rPr>
          <w:fldChar w:fldCharType="separate"/>
        </w:r>
        <w:r>
          <w:rPr>
            <w:noProof/>
            <w:webHidden/>
          </w:rPr>
          <w:t>45</w:t>
        </w:r>
        <w:r>
          <w:rPr>
            <w:noProof/>
            <w:webHidden/>
          </w:rPr>
          <w:fldChar w:fldCharType="end"/>
        </w:r>
      </w:hyperlink>
    </w:p>
    <w:p w14:paraId="6FD3176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1" w:history="1">
        <w:r w:rsidRPr="00770ED7">
          <w:rPr>
            <w:rStyle w:val="Hyperlink"/>
            <w:noProof/>
          </w:rPr>
          <w:t>Chart 4: Target acquisition frame time over unit count</w:t>
        </w:r>
        <w:r>
          <w:rPr>
            <w:noProof/>
            <w:webHidden/>
          </w:rPr>
          <w:tab/>
        </w:r>
        <w:r>
          <w:rPr>
            <w:noProof/>
            <w:webHidden/>
          </w:rPr>
          <w:fldChar w:fldCharType="begin"/>
        </w:r>
        <w:r>
          <w:rPr>
            <w:noProof/>
            <w:webHidden/>
          </w:rPr>
          <w:instrText xml:space="preserve"> PAGEREF _Toc155551661 \h </w:instrText>
        </w:r>
        <w:r>
          <w:rPr>
            <w:noProof/>
            <w:webHidden/>
          </w:rPr>
        </w:r>
        <w:r>
          <w:rPr>
            <w:noProof/>
            <w:webHidden/>
          </w:rPr>
          <w:fldChar w:fldCharType="separate"/>
        </w:r>
        <w:r>
          <w:rPr>
            <w:noProof/>
            <w:webHidden/>
          </w:rPr>
          <w:t>46</w:t>
        </w:r>
        <w:r>
          <w:rPr>
            <w:noProof/>
            <w:webHidden/>
          </w:rPr>
          <w:fldChar w:fldCharType="end"/>
        </w:r>
      </w:hyperlink>
    </w:p>
    <w:p w14:paraId="1034D1C9"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2" w:history="1">
        <w:r w:rsidRPr="00770ED7">
          <w:rPr>
            <w:rStyle w:val="Hyperlink"/>
            <w:noProof/>
          </w:rPr>
          <w:t>Chart 5: Navigation frame time over unit count</w:t>
        </w:r>
        <w:r>
          <w:rPr>
            <w:noProof/>
            <w:webHidden/>
          </w:rPr>
          <w:tab/>
        </w:r>
        <w:r>
          <w:rPr>
            <w:noProof/>
            <w:webHidden/>
          </w:rPr>
          <w:fldChar w:fldCharType="begin"/>
        </w:r>
        <w:r>
          <w:rPr>
            <w:noProof/>
            <w:webHidden/>
          </w:rPr>
          <w:instrText xml:space="preserve"> PAGEREF _Toc155551662 \h </w:instrText>
        </w:r>
        <w:r>
          <w:rPr>
            <w:noProof/>
            <w:webHidden/>
          </w:rPr>
        </w:r>
        <w:r>
          <w:rPr>
            <w:noProof/>
            <w:webHidden/>
          </w:rPr>
          <w:fldChar w:fldCharType="separate"/>
        </w:r>
        <w:r>
          <w:rPr>
            <w:noProof/>
            <w:webHidden/>
          </w:rPr>
          <w:t>47</w:t>
        </w:r>
        <w:r>
          <w:rPr>
            <w:noProof/>
            <w:webHidden/>
          </w:rPr>
          <w:fldChar w:fldCharType="end"/>
        </w:r>
      </w:hyperlink>
    </w:p>
    <w:p w14:paraId="5560D513"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3" w:history="1">
        <w:r w:rsidRPr="00770ED7">
          <w:rPr>
            <w:rStyle w:val="Hyperlink"/>
            <w:noProof/>
          </w:rPr>
          <w:t>Chart 6: Movement and avoidance frame time over unit count</w:t>
        </w:r>
        <w:r>
          <w:rPr>
            <w:noProof/>
            <w:webHidden/>
          </w:rPr>
          <w:tab/>
        </w:r>
        <w:r>
          <w:rPr>
            <w:noProof/>
            <w:webHidden/>
          </w:rPr>
          <w:fldChar w:fldCharType="begin"/>
        </w:r>
        <w:r>
          <w:rPr>
            <w:noProof/>
            <w:webHidden/>
          </w:rPr>
          <w:instrText xml:space="preserve"> PAGEREF _Toc155551663 \h </w:instrText>
        </w:r>
        <w:r>
          <w:rPr>
            <w:noProof/>
            <w:webHidden/>
          </w:rPr>
        </w:r>
        <w:r>
          <w:rPr>
            <w:noProof/>
            <w:webHidden/>
          </w:rPr>
          <w:fldChar w:fldCharType="separate"/>
        </w:r>
        <w:r>
          <w:rPr>
            <w:noProof/>
            <w:webHidden/>
          </w:rPr>
          <w:t>47</w:t>
        </w:r>
        <w:r>
          <w:rPr>
            <w:noProof/>
            <w:webHidden/>
          </w:rPr>
          <w:fldChar w:fldCharType="end"/>
        </w:r>
      </w:hyperlink>
    </w:p>
    <w:p w14:paraId="7EDB178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4" w:history="1">
        <w:r w:rsidRPr="00770ED7">
          <w:rPr>
            <w:rStyle w:val="Hyperlink"/>
            <w:noProof/>
          </w:rPr>
          <w:t>Chart 7: Mass to actor frame time over unit count</w:t>
        </w:r>
        <w:r>
          <w:rPr>
            <w:noProof/>
            <w:webHidden/>
          </w:rPr>
          <w:tab/>
        </w:r>
        <w:r>
          <w:rPr>
            <w:noProof/>
            <w:webHidden/>
          </w:rPr>
          <w:fldChar w:fldCharType="begin"/>
        </w:r>
        <w:r>
          <w:rPr>
            <w:noProof/>
            <w:webHidden/>
          </w:rPr>
          <w:instrText xml:space="preserve"> PAGEREF _Toc155551664 \h </w:instrText>
        </w:r>
        <w:r>
          <w:rPr>
            <w:noProof/>
            <w:webHidden/>
          </w:rPr>
        </w:r>
        <w:r>
          <w:rPr>
            <w:noProof/>
            <w:webHidden/>
          </w:rPr>
          <w:fldChar w:fldCharType="separate"/>
        </w:r>
        <w:r>
          <w:rPr>
            <w:noProof/>
            <w:webHidden/>
          </w:rPr>
          <w:t>48</w:t>
        </w:r>
        <w:r>
          <w:rPr>
            <w:noProof/>
            <w:webHidden/>
          </w:rPr>
          <w:fldChar w:fldCharType="end"/>
        </w:r>
      </w:hyperlink>
    </w:p>
    <w:p w14:paraId="3623CB1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5" w:history="1">
        <w:r w:rsidRPr="00770ED7">
          <w:rPr>
            <w:rStyle w:val="Hyperlink"/>
            <w:noProof/>
          </w:rPr>
          <w:t>Chart 8: Animation frame time over unit count</w:t>
        </w:r>
        <w:r>
          <w:rPr>
            <w:noProof/>
            <w:webHidden/>
          </w:rPr>
          <w:tab/>
        </w:r>
        <w:r>
          <w:rPr>
            <w:noProof/>
            <w:webHidden/>
          </w:rPr>
          <w:fldChar w:fldCharType="begin"/>
        </w:r>
        <w:r>
          <w:rPr>
            <w:noProof/>
            <w:webHidden/>
          </w:rPr>
          <w:instrText xml:space="preserve"> PAGEREF _Toc155551665 \h </w:instrText>
        </w:r>
        <w:r>
          <w:rPr>
            <w:noProof/>
            <w:webHidden/>
          </w:rPr>
        </w:r>
        <w:r>
          <w:rPr>
            <w:noProof/>
            <w:webHidden/>
          </w:rPr>
          <w:fldChar w:fldCharType="separate"/>
        </w:r>
        <w:r>
          <w:rPr>
            <w:noProof/>
            <w:webHidden/>
          </w:rPr>
          <w:t>49</w:t>
        </w:r>
        <w:r>
          <w:rPr>
            <w:noProof/>
            <w:webHidden/>
          </w:rPr>
          <w:fldChar w:fldCharType="end"/>
        </w:r>
      </w:hyperlink>
    </w:p>
    <w:p w14:paraId="16336B8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6" w:history="1">
        <w:r w:rsidRPr="00770ED7">
          <w:rPr>
            <w:rStyle w:val="Hyperlink"/>
            <w:noProof/>
          </w:rPr>
          <w:t>Chart 9: Game thread frame time distribution in the simple battle simulator with 800 vs 800 units</w:t>
        </w:r>
        <w:r>
          <w:rPr>
            <w:noProof/>
            <w:webHidden/>
          </w:rPr>
          <w:tab/>
        </w:r>
        <w:r>
          <w:rPr>
            <w:noProof/>
            <w:webHidden/>
          </w:rPr>
          <w:fldChar w:fldCharType="begin"/>
        </w:r>
        <w:r>
          <w:rPr>
            <w:noProof/>
            <w:webHidden/>
          </w:rPr>
          <w:instrText xml:space="preserve"> PAGEREF _Toc155551666 \h </w:instrText>
        </w:r>
        <w:r>
          <w:rPr>
            <w:noProof/>
            <w:webHidden/>
          </w:rPr>
        </w:r>
        <w:r>
          <w:rPr>
            <w:noProof/>
            <w:webHidden/>
          </w:rPr>
          <w:fldChar w:fldCharType="separate"/>
        </w:r>
        <w:r>
          <w:rPr>
            <w:noProof/>
            <w:webHidden/>
          </w:rPr>
          <w:t>49</w:t>
        </w:r>
        <w:r>
          <w:rPr>
            <w:noProof/>
            <w:webHidden/>
          </w:rPr>
          <w:fldChar w:fldCharType="end"/>
        </w:r>
      </w:hyperlink>
    </w:p>
    <w:p w14:paraId="4DB1E8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7" w:history="1">
        <w:r w:rsidRPr="00770ED7">
          <w:rPr>
            <w:rStyle w:val="Hyperlink"/>
            <w:noProof/>
          </w:rPr>
          <w:t>Chart 10: Game thread frame time distribution in the mass battle simulator with 800 vs 800 units</w:t>
        </w:r>
        <w:r>
          <w:rPr>
            <w:noProof/>
            <w:webHidden/>
          </w:rPr>
          <w:tab/>
        </w:r>
        <w:r>
          <w:rPr>
            <w:noProof/>
            <w:webHidden/>
          </w:rPr>
          <w:fldChar w:fldCharType="begin"/>
        </w:r>
        <w:r>
          <w:rPr>
            <w:noProof/>
            <w:webHidden/>
          </w:rPr>
          <w:instrText xml:space="preserve"> PAGEREF _Toc155551667 \h </w:instrText>
        </w:r>
        <w:r>
          <w:rPr>
            <w:noProof/>
            <w:webHidden/>
          </w:rPr>
        </w:r>
        <w:r>
          <w:rPr>
            <w:noProof/>
            <w:webHidden/>
          </w:rPr>
          <w:fldChar w:fldCharType="separate"/>
        </w:r>
        <w:r>
          <w:rPr>
            <w:noProof/>
            <w:webHidden/>
          </w:rPr>
          <w:t>50</w:t>
        </w:r>
        <w:r>
          <w:rPr>
            <w:noProof/>
            <w:webHidden/>
          </w:rPr>
          <w:fldChar w:fldCharType="end"/>
        </w:r>
      </w:hyperlink>
    </w:p>
    <w:p w14:paraId="3D3230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8" w:history="1">
        <w:r w:rsidRPr="00770ED7">
          <w:rPr>
            <w:rStyle w:val="Hyperlink"/>
            <w:noProof/>
          </w:rPr>
          <w:t>Chart 11: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5551668 \h </w:instrText>
        </w:r>
        <w:r>
          <w:rPr>
            <w:noProof/>
            <w:webHidden/>
          </w:rPr>
        </w:r>
        <w:r>
          <w:rPr>
            <w:noProof/>
            <w:webHidden/>
          </w:rPr>
          <w:fldChar w:fldCharType="separate"/>
        </w:r>
        <w:r>
          <w:rPr>
            <w:noProof/>
            <w:webHidden/>
          </w:rPr>
          <w:t>50</w:t>
        </w:r>
        <w:r>
          <w:rPr>
            <w:noProof/>
            <w:webHidden/>
          </w:rPr>
          <w:fldChar w:fldCharType="end"/>
        </w:r>
      </w:hyperlink>
    </w:p>
    <w:p w14:paraId="497C68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9" w:history="1">
        <w:r w:rsidRPr="00770ED7">
          <w:rPr>
            <w:rStyle w:val="Hyperlink"/>
            <w:noProof/>
          </w:rPr>
          <w:t>Chart 12: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5551669 \h </w:instrText>
        </w:r>
        <w:r>
          <w:rPr>
            <w:noProof/>
            <w:webHidden/>
          </w:rPr>
        </w:r>
        <w:r>
          <w:rPr>
            <w:noProof/>
            <w:webHidden/>
          </w:rPr>
          <w:fldChar w:fldCharType="separate"/>
        </w:r>
        <w:r>
          <w:rPr>
            <w:noProof/>
            <w:webHidden/>
          </w:rPr>
          <w:t>51</w:t>
        </w:r>
        <w:r>
          <w:rPr>
            <w:noProof/>
            <w:webHidden/>
          </w:rPr>
          <w:fldChar w:fldCharType="end"/>
        </w:r>
      </w:hyperlink>
    </w:p>
    <w:p w14:paraId="44BB750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70" w:history="1">
        <w:r w:rsidRPr="00770ED7">
          <w:rPr>
            <w:rStyle w:val="Hyperlink"/>
            <w:noProof/>
          </w:rPr>
          <w:t>Chart 13: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5551670 \h </w:instrText>
        </w:r>
        <w:r>
          <w:rPr>
            <w:noProof/>
            <w:webHidden/>
          </w:rPr>
        </w:r>
        <w:r>
          <w:rPr>
            <w:noProof/>
            <w:webHidden/>
          </w:rPr>
          <w:fldChar w:fldCharType="separate"/>
        </w:r>
        <w:r>
          <w:rPr>
            <w:noProof/>
            <w:webHidden/>
          </w:rPr>
          <w:t>51</w:t>
        </w:r>
        <w:r>
          <w:rPr>
            <w:noProof/>
            <w:webHidden/>
          </w:rPr>
          <w:fldChar w:fldCharType="end"/>
        </w:r>
      </w:hyperlink>
    </w:p>
    <w:p w14:paraId="668623F9" w14:textId="77777777"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105" w:name="_Toc155520919"/>
      <w:r>
        <w:lastRenderedPageBreak/>
        <w:t>References</w:t>
      </w:r>
      <w:bookmarkEnd w:id="105"/>
    </w:p>
    <w:p w14:paraId="4EF7F15E" w14:textId="77777777" w:rsidR="004D0D99" w:rsidRDefault="00D3038D" w:rsidP="004D0D99">
      <w:pPr>
        <w:pStyle w:val="Bibliography"/>
      </w:pPr>
      <w:r>
        <w:fldChar w:fldCharType="begin"/>
      </w:r>
      <w:r w:rsidR="00B32DA9">
        <w:instrText xml:space="preserve"> ADDIN ZOTERO_BIBL {"uncited":[],"omitted":[],"custom":[]} CSL_BIBLIOGRAPHY </w:instrText>
      </w:r>
      <w:r>
        <w:fldChar w:fldCharType="separate"/>
      </w:r>
      <w:r w:rsidR="004D0D99">
        <w:t>[1]</w:t>
      </w:r>
      <w:r w:rsidR="004D0D99">
        <w:tab/>
        <w:t xml:space="preserve">‘Artificial intelligence in video games’, </w:t>
      </w:r>
      <w:r w:rsidR="004D0D99">
        <w:rPr>
          <w:i/>
          <w:iCs/>
        </w:rPr>
        <w:t>Wikipedia</w:t>
      </w:r>
      <w:r w:rsidR="004D0D99">
        <w:t>. Jan. 10, 2024. Accessed: Jan. 12, 2024. [Online]. Available: https://en.wikipedia.org/w/index.php?title=Artificial_intelligence_in_video_games&amp;oldid=1194670313</w:t>
      </w:r>
    </w:p>
    <w:p w14:paraId="18F38455" w14:textId="77777777" w:rsidR="004D0D99" w:rsidRPr="004D0D99" w:rsidRDefault="004D0D99" w:rsidP="004D0D99">
      <w:pPr>
        <w:pStyle w:val="Bibliography"/>
        <w:rPr>
          <w:lang w:val="fr-BE"/>
        </w:rPr>
      </w:pPr>
      <w:r>
        <w:t>[2]</w:t>
      </w:r>
      <w:r>
        <w:tab/>
        <w:t xml:space="preserve">sophlogimo, ‘What is the biggest number of soldiers you have seen in one TW battle?’, r/totalwar. </w:t>
      </w:r>
      <w:r w:rsidRPr="004D0D99">
        <w:rPr>
          <w:lang w:val="fr-BE"/>
        </w:rPr>
        <w:t>[Online]. Available: https://www.reddit.com/r/totalwar/comments/dgcrdc/what_is_the_biggest_number_of_soldiers_you_have/</w:t>
      </w:r>
    </w:p>
    <w:p w14:paraId="51287AE8" w14:textId="77777777" w:rsidR="004D0D99" w:rsidRDefault="004D0D99" w:rsidP="004D0D99">
      <w:pPr>
        <w:pStyle w:val="Bibliography"/>
      </w:pPr>
      <w:r>
        <w:t>[3]</w:t>
      </w:r>
      <w:r>
        <w:tab/>
        <w:t>‘Maximum number of troops on battlefield ? :: Total War: EMPIRE - Definitive Edition General Discussions’. Accessed: Jan. 12, 2024. [Online]. Available: https://steamcommunity.com/app/10500/discussions/0/2765630416813779879/</w:t>
      </w:r>
    </w:p>
    <w:p w14:paraId="190001CE" w14:textId="77777777" w:rsidR="004D0D99" w:rsidRDefault="004D0D99" w:rsidP="004D0D99">
      <w:pPr>
        <w:pStyle w:val="Bibliography"/>
      </w:pPr>
      <w:r>
        <w:t>[4]</w:t>
      </w:r>
      <w:r>
        <w:tab/>
      </w:r>
      <w:r>
        <w:rPr>
          <w:i/>
          <w:iCs/>
        </w:rPr>
        <w:t>10 MILLION Characters On Screen?! - Ultimate Epic Battle Simulator 2 The Making Of Pt1</w:t>
      </w:r>
      <w:r>
        <w:t>, (Feb. 12, 2021). Accessed: Oct. 21, 2023. [Online Video]. Available: https://www.youtube.com/watch?v=kpojDPlIjdQ</w:t>
      </w:r>
    </w:p>
    <w:p w14:paraId="3052086A" w14:textId="77777777" w:rsidR="004D0D99" w:rsidRPr="004D0D99" w:rsidRDefault="004D0D99" w:rsidP="004D0D99">
      <w:pPr>
        <w:pStyle w:val="Bibliography"/>
        <w:rPr>
          <w:lang w:val="fr-BE"/>
        </w:rPr>
      </w:pPr>
      <w:r>
        <w:t>[5]</w:t>
      </w:r>
      <w:r>
        <w:tab/>
        <w:t xml:space="preserve">‘CPU cache’, </w:t>
      </w:r>
      <w:r>
        <w:rPr>
          <w:i/>
          <w:iCs/>
        </w:rPr>
        <w:t>Wikipedia</w:t>
      </w:r>
      <w:r>
        <w:t xml:space="preserve">. Dec. 29, 2023. Accessed: Jan. 12, 2024. </w:t>
      </w:r>
      <w:r w:rsidRPr="004D0D99">
        <w:rPr>
          <w:lang w:val="fr-BE"/>
        </w:rPr>
        <w:t>[Online]. Available: https://en.wikipedia.org/w/index.php?title=CPU_cache&amp;oldid=1192515389</w:t>
      </w:r>
    </w:p>
    <w:p w14:paraId="56199669" w14:textId="77777777" w:rsidR="004D0D99" w:rsidRDefault="004D0D99" w:rsidP="004D0D99">
      <w:pPr>
        <w:pStyle w:val="Bibliography"/>
      </w:pPr>
      <w:r>
        <w:t>[6]</w:t>
      </w:r>
      <w:r>
        <w:tab/>
      </w:r>
      <w:r>
        <w:rPr>
          <w:i/>
          <w:iCs/>
        </w:rPr>
        <w:t>CppCon 2014: Mike Acton ‘Data-Oriented Design and C++’</w:t>
      </w:r>
      <w:r>
        <w:t>, (Sep. 30, 2014). Accessed: Oct. 21, 2023. [Online Video]. Available: https://www.youtube.com/watch?v=rX0ItVEVjHc</w:t>
      </w:r>
    </w:p>
    <w:p w14:paraId="2EAC140F" w14:textId="77777777" w:rsidR="004D0D99" w:rsidRDefault="004D0D99" w:rsidP="004D0D99">
      <w:pPr>
        <w:pStyle w:val="Bibliography"/>
      </w:pPr>
      <w:r>
        <w:t>[7]</w:t>
      </w:r>
      <w:r>
        <w:tab/>
      </w:r>
      <w:r>
        <w:rPr>
          <w:i/>
          <w:iCs/>
        </w:rPr>
        <w:t>CppCon 2018: Stoyan Nikolov “OOP Is Dead, Long Live Data-oriented Design”</w:t>
      </w:r>
      <w:r>
        <w:t>, (Oct. 26, 2018). Accessed: Oct. 21, 2023. [Online Video]. Available: https://www.youtube.com/watch?v=yy8jQgmhbAU</w:t>
      </w:r>
    </w:p>
    <w:p w14:paraId="1A8A5C18" w14:textId="77777777" w:rsidR="004D0D99" w:rsidRDefault="004D0D99" w:rsidP="004D0D99">
      <w:pPr>
        <w:pStyle w:val="Bibliography"/>
      </w:pPr>
      <w:r>
        <w:t>[8]</w:t>
      </w:r>
      <w:r>
        <w:tab/>
        <w:t xml:space="preserve">‘Entity component system’, </w:t>
      </w:r>
      <w:r>
        <w:rPr>
          <w:i/>
          <w:iCs/>
        </w:rPr>
        <w:t>Wikipedia</w:t>
      </w:r>
      <w:r>
        <w:t>. Dec. 20, 2023. Accessed: Jan. 07, 2024. [Online]. Available: https://en.wikipedia.org/w/index.php?title=Entity_component_system&amp;oldid=1190943102</w:t>
      </w:r>
    </w:p>
    <w:p w14:paraId="48FBB3A0" w14:textId="77777777" w:rsidR="004D0D99" w:rsidRDefault="004D0D99" w:rsidP="004D0D99">
      <w:pPr>
        <w:pStyle w:val="Bibliography"/>
      </w:pPr>
      <w:r>
        <w:t>[9]</w:t>
      </w:r>
      <w:r>
        <w:tab/>
      </w:r>
      <w:r>
        <w:rPr>
          <w:i/>
          <w:iCs/>
        </w:rPr>
        <w:t>The ECS Architecture - Performance in UE4</w:t>
      </w:r>
      <w:r>
        <w:t>, (Feb. 06, 2021). Accessed: Oct. 21, 2023. [Online Video]. Available: https://www.youtube.com/watch?v=kXd0VDZDSks</w:t>
      </w:r>
    </w:p>
    <w:p w14:paraId="7B26CFB9" w14:textId="77777777" w:rsidR="004D0D99" w:rsidRPr="004D0D99" w:rsidRDefault="004D0D99" w:rsidP="004D0D99">
      <w:pPr>
        <w:pStyle w:val="Bibliography"/>
        <w:rPr>
          <w:lang w:val="fr-BE"/>
        </w:rPr>
      </w:pPr>
      <w:r>
        <w:t>[10]</w:t>
      </w:r>
      <w:r>
        <w:tab/>
        <w:t xml:space="preserve">‘MassEntity Overview’. Accessed: Oct. 21, 2023. [Online]. </w:t>
      </w:r>
      <w:r w:rsidRPr="004D0D99">
        <w:rPr>
          <w:lang w:val="fr-BE"/>
        </w:rPr>
        <w:t>Available: https://docs.unrealengine.com/5.2/en-US/overview-of-mass-entity-in-unreal-engine/</w:t>
      </w:r>
    </w:p>
    <w:p w14:paraId="1AFBDACE" w14:textId="77777777" w:rsidR="004D0D99" w:rsidRDefault="004D0D99" w:rsidP="004D0D99">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4B05C835" w14:textId="77777777" w:rsidR="004D0D99" w:rsidRDefault="004D0D99" w:rsidP="004D0D99">
      <w:pPr>
        <w:pStyle w:val="Bibliography"/>
      </w:pPr>
      <w:r>
        <w:t>[12]</w:t>
      </w:r>
      <w:r>
        <w:tab/>
      </w:r>
      <w:r>
        <w:rPr>
          <w:i/>
          <w:iCs/>
        </w:rPr>
        <w:t>The Matrix Awakens: Generating a World | Tech Talk | State of Unreal 2022</w:t>
      </w:r>
      <w:r>
        <w:t>, (Apr. 05, 2022). Accessed: Oct. 21, 2023. [Online Video]. Available: https://www.youtube.com/watch?v=usJrcwN6T4I</w:t>
      </w:r>
    </w:p>
    <w:p w14:paraId="37DE7C03" w14:textId="77777777" w:rsidR="004D0D99" w:rsidRDefault="004D0D99" w:rsidP="004D0D99">
      <w:pPr>
        <w:pStyle w:val="Bibliography"/>
      </w:pPr>
      <w:r>
        <w:t>[13]</w:t>
      </w:r>
      <w:r>
        <w:tab/>
        <w:t>J. Keeling, ‘Tutorial: Your First 60 Minutes with Mass’, Epic Developer Community Forums. Accessed: Oct. 21, 2023. [Online]. Available: https://forums.unrealengine.com/t/tutorial-your-first-60-minutes-with-mass/794314</w:t>
      </w:r>
    </w:p>
    <w:p w14:paraId="6D484200" w14:textId="77777777" w:rsidR="004D0D99" w:rsidRPr="004D0D99" w:rsidRDefault="004D0D99" w:rsidP="004D0D99">
      <w:pPr>
        <w:pStyle w:val="Bibliography"/>
        <w:rPr>
          <w:lang w:val="fr-BE"/>
        </w:rPr>
      </w:pPr>
      <w:r>
        <w:t>[14]</w:t>
      </w:r>
      <w:r>
        <w:tab/>
        <w:t xml:space="preserve">‘MassGameplay Overview’. Accessed: Oct. 21, 2023. [Online]. </w:t>
      </w:r>
      <w:r w:rsidRPr="004D0D99">
        <w:rPr>
          <w:lang w:val="fr-BE"/>
        </w:rPr>
        <w:t>Available: https://docs.unrealengine.com/5.2/en-US/overview-of-mass-gameplay-in-unreal-engine/</w:t>
      </w:r>
    </w:p>
    <w:p w14:paraId="0818DBB6" w14:textId="77777777" w:rsidR="004D0D99" w:rsidRPr="004D0D99" w:rsidRDefault="004D0D99" w:rsidP="004D0D99">
      <w:pPr>
        <w:pStyle w:val="Bibliography"/>
        <w:rPr>
          <w:lang w:val="fr-BE"/>
        </w:rPr>
      </w:pPr>
      <w:r>
        <w:t>[15]</w:t>
      </w:r>
      <w:r>
        <w:tab/>
        <w:t xml:space="preserve">‘Mass Avoidance Overview’. Accessed: Oct. 21, 2023. </w:t>
      </w:r>
      <w:r w:rsidRPr="004D0D99">
        <w:rPr>
          <w:lang w:val="fr-BE"/>
        </w:rPr>
        <w:t>[Online]. Available: https://docs.unrealengine.com/5.2/en-US/mass-avoidance-overview-in-unreal-engine/</w:t>
      </w:r>
    </w:p>
    <w:p w14:paraId="3CB18333" w14:textId="77777777" w:rsidR="004D0D99" w:rsidRDefault="004D0D99" w:rsidP="004D0D99">
      <w:pPr>
        <w:pStyle w:val="Bibliography"/>
      </w:pPr>
      <w:r>
        <w:t>[16]</w:t>
      </w:r>
      <w:r>
        <w:tab/>
        <w:t>Symphonym, ‘Choosing a spatial partitioning structure’, r/gamedev. Accessed: Oct. 21, 2023. [Online]. Available: www.reddit.com/r/gamedev/comments/22lxg5/choosing_a_spatial_partitioning_structure/</w:t>
      </w:r>
    </w:p>
    <w:p w14:paraId="01030A35" w14:textId="77777777" w:rsidR="004D0D99" w:rsidRDefault="004D0D99" w:rsidP="004D0D99">
      <w:pPr>
        <w:pStyle w:val="Bibliography"/>
      </w:pPr>
      <w:r>
        <w:t>[17]</w:t>
      </w:r>
      <w:r>
        <w:tab/>
        <w:t>M. KelleghanAugust 12 and 1997, ‘Octree Partitioning Techniques’, Game Developer. Accessed: Oct. 21, 2023. [Online]. Available: https://www.gamedeveloper.com/programming/octree-partitioning-techniques</w:t>
      </w:r>
    </w:p>
    <w:p w14:paraId="6CAB3C16" w14:textId="77777777" w:rsidR="004D0D99" w:rsidRPr="004D0D99" w:rsidRDefault="004D0D99" w:rsidP="004D0D99">
      <w:pPr>
        <w:pStyle w:val="Bibliography"/>
        <w:rPr>
          <w:lang w:val="fr-BE"/>
        </w:rPr>
      </w:pPr>
      <w:r>
        <w:t>[18]</w:t>
      </w:r>
      <w:r>
        <w:tab/>
        <w:t xml:space="preserve">‘Space partitioning’, </w:t>
      </w:r>
      <w:r>
        <w:rPr>
          <w:i/>
          <w:iCs/>
        </w:rPr>
        <w:t>Wikipedia</w:t>
      </w:r>
      <w:r>
        <w:t xml:space="preserve">. Oct. 16, 2022. Accessed: Oct. 21, 2023. </w:t>
      </w:r>
      <w:r w:rsidRPr="004D0D99">
        <w:rPr>
          <w:lang w:val="fr-BE"/>
        </w:rPr>
        <w:t>[Online]. Available: https://en.wikipedia.org/w/index.php?title=Space_partitioning&amp;oldid=1116447126</w:t>
      </w:r>
    </w:p>
    <w:p w14:paraId="002D17FA" w14:textId="77777777" w:rsidR="004D0D99" w:rsidRDefault="004D0D99" w:rsidP="004D0D99">
      <w:pPr>
        <w:pStyle w:val="Bibliography"/>
      </w:pPr>
      <w:r>
        <w:t>[19]</w:t>
      </w:r>
      <w:r>
        <w:tab/>
        <w:t>Bob Nystrom, ‘Spatial Partition · Optimization Patterns · Game Programming Patterns’. Accessed: Oct. 21, 2023. [Online]. Available: https://gameprogrammingpatterns.com/spatial-partition.html</w:t>
      </w:r>
    </w:p>
    <w:p w14:paraId="5CFD73C3" w14:textId="77777777" w:rsidR="004D0D99" w:rsidRDefault="004D0D99" w:rsidP="004D0D99">
      <w:pPr>
        <w:pStyle w:val="Bibliography"/>
      </w:pPr>
      <w:r>
        <w:lastRenderedPageBreak/>
        <w:t>[20]</w:t>
      </w:r>
      <w:r>
        <w:tab/>
        <w:t>‘UE5 Multithreading With FRunnable And Thread Workflow – Unreal C++ API’. Accessed: Oct. 21, 2023. [Online]. Available: https://store.algosyntax.com/tutorials/unreal-engine/ue5-multithreading-with-frunnable-and-thread-workflow/</w:t>
      </w:r>
    </w:p>
    <w:p w14:paraId="024EE48D" w14:textId="77777777" w:rsidR="004D0D99" w:rsidRDefault="004D0D99" w:rsidP="004D0D99">
      <w:pPr>
        <w:pStyle w:val="Bibliography"/>
      </w:pPr>
      <w:r>
        <w:t>[21]</w:t>
      </w:r>
      <w:r>
        <w:tab/>
        <w:t>‘Multithreading and Performance in Unreal’, Epic Developer Community Forums. Accessed: Oct. 22, 2023. [Online]. Available: https://forums.unrealengine.com/t/multithreading-and-performance-in-unreal/1216417</w:t>
      </w:r>
    </w:p>
    <w:p w14:paraId="27A29585" w14:textId="77777777" w:rsidR="004D0D99" w:rsidRDefault="004D0D99" w:rsidP="004D0D99">
      <w:pPr>
        <w:pStyle w:val="Bibliography"/>
      </w:pPr>
      <w:r>
        <w:t>[22]</w:t>
      </w:r>
      <w:r>
        <w:tab/>
      </w:r>
      <w:r>
        <w:rPr>
          <w:i/>
          <w:iCs/>
        </w:rPr>
        <w:t>Maximizing Your Game’s Performance in Unreal Engine | Unreal Fest 2022</w:t>
      </w:r>
      <w:r>
        <w:t>, (Nov. 03, 2022). Accessed: Jan. 07, 2024. [Online Video]. Available: https://www.youtube.com/watch?v=GuIav71867E&amp;list=PLGAgBU0oz5KZXHvaHAgas90IGBkJqsgzV</w:t>
      </w:r>
    </w:p>
    <w:p w14:paraId="234ECDD0" w14:textId="77777777" w:rsidR="004D0D99" w:rsidRDefault="004D0D99" w:rsidP="004D0D99">
      <w:pPr>
        <w:pStyle w:val="Bibliography"/>
      </w:pPr>
      <w:r>
        <w:t>[23]</w:t>
      </w:r>
      <w:r>
        <w:tab/>
      </w:r>
      <w:r>
        <w:rPr>
          <w:i/>
          <w:iCs/>
        </w:rPr>
        <w:t>Simulating Large Crowds In Niagara | Unreal Engine</w:t>
      </w:r>
      <w:r>
        <w:t>, (Jan. 15, 2021). Accessed: Oct. 21, 2023. [Online Video]. Available: https://www.youtube.com/watch?v=CqXKSyAPWZY</w:t>
      </w:r>
    </w:p>
    <w:p w14:paraId="213A5B6A" w14:textId="77777777" w:rsidR="004D0D99" w:rsidRPr="004D0D99" w:rsidRDefault="004D0D99" w:rsidP="004D0D99">
      <w:pPr>
        <w:pStyle w:val="Bibliography"/>
        <w:rPr>
          <w:lang w:val="fr-BE"/>
        </w:rPr>
      </w:pPr>
      <w:r>
        <w:t>[24]</w:t>
      </w:r>
      <w:r>
        <w:tab/>
        <w:t xml:space="preserve">‘Animation Budget Allocator’. Accessed: Jan. 07, 2024. </w:t>
      </w:r>
      <w:r w:rsidRPr="004D0D99">
        <w:rPr>
          <w:lang w:val="fr-BE"/>
        </w:rPr>
        <w:t>[Online]. Available: https://docs.unrealengine.com/5.3/en-US/animation-budget-allocator-in-unreal-engine/</w:t>
      </w:r>
    </w:p>
    <w:p w14:paraId="56D1A37C" w14:textId="77777777" w:rsidR="004D0D99" w:rsidRPr="004D0D99" w:rsidRDefault="004D0D99" w:rsidP="004D0D99">
      <w:pPr>
        <w:pStyle w:val="Bibliography"/>
        <w:rPr>
          <w:lang w:val="fr-BE"/>
        </w:rPr>
      </w:pPr>
      <w:r>
        <w:t>[25]</w:t>
      </w:r>
      <w:r>
        <w:tab/>
        <w:t xml:space="preserve">‘Animation Sharing Plugin’. Accessed: Jan. 07, 2024. </w:t>
      </w:r>
      <w:r w:rsidRPr="004D0D99">
        <w:rPr>
          <w:lang w:val="fr-BE"/>
        </w:rPr>
        <w:t>[Online]. Available: https://docs.unrealengine.com/5.3/en-US/animation-sharing-plugin-in-unreal-engine/</w:t>
      </w:r>
    </w:p>
    <w:p w14:paraId="4379ABCE" w14:textId="77777777" w:rsidR="004D0D99" w:rsidRDefault="004D0D99" w:rsidP="004D0D99">
      <w:pPr>
        <w:pStyle w:val="Bibliography"/>
      </w:pPr>
      <w:r>
        <w:t>[26]</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2DC0DCEC" w14:textId="77777777" w:rsidR="004D0D99" w:rsidRDefault="004D0D99" w:rsidP="004D0D99">
      <w:pPr>
        <w:pStyle w:val="Bibliography"/>
      </w:pPr>
      <w:r>
        <w:t>[27]</w:t>
      </w:r>
      <w:r>
        <w:tab/>
        <w:t>R. Banerjee, ‘Answer to “What is the difference between OpenCL and OpenGL’s compute shader?”’, Stack Overflow. Accessed: Oct. 22, 2023. [Online]. Available: https://stackoverflow.com/a/15868564</w:t>
      </w:r>
    </w:p>
    <w:p w14:paraId="5AE81077" w14:textId="77777777" w:rsidR="004D0D99" w:rsidRDefault="004D0D99" w:rsidP="004D0D99">
      <w:pPr>
        <w:pStyle w:val="Bibliography"/>
      </w:pPr>
      <w:r>
        <w:t>[28]</w:t>
      </w:r>
      <w:r>
        <w:tab/>
        <w:t>C. Rau, ‘Answer to “What is the difference between OpenCL and OpenGL’s compute shader?”’, Stack Overflow. Accessed: Oct. 22, 2023. [Online]. Available: https://stackoverflow.com/a/15874988</w:t>
      </w:r>
    </w:p>
    <w:p w14:paraId="13CC910E" w14:textId="77777777" w:rsidR="004D0D99" w:rsidRDefault="004D0D99" w:rsidP="004D0D99">
      <w:pPr>
        <w:pStyle w:val="Bibliography"/>
      </w:pPr>
      <w:r>
        <w:t>[29]</w:t>
      </w:r>
      <w:r>
        <w:tab/>
        <w:t>Maiss, ‘What is the difference between OpenCL and OpenGL’s compute shader?’, Stack Overflow. Accessed: Oct. 22, 2023. [Online]. Available: https://stackoverflow.com/q/15868498</w:t>
      </w:r>
    </w:p>
    <w:p w14:paraId="29E5882D" w14:textId="77777777" w:rsidR="004D0D99" w:rsidRDefault="004D0D99" w:rsidP="004D0D99">
      <w:pPr>
        <w:pStyle w:val="Bibliography"/>
      </w:pPr>
      <w:r>
        <w:t>[30]</w:t>
      </w:r>
      <w:r>
        <w:tab/>
        <w:t>‘Compute Shader - OpenGL Wiki’. Accessed: Jan. 13, 2024. [Online]. Available: https://www.khronos.org/opengl/wiki/Compute_Shader</w:t>
      </w:r>
    </w:p>
    <w:p w14:paraId="65A5E1C4" w14:textId="77777777" w:rsidR="004D0D99" w:rsidRDefault="004D0D99" w:rsidP="004D0D99">
      <w:pPr>
        <w:pStyle w:val="Bibliography"/>
      </w:pPr>
      <w:r>
        <w:t>[31]</w:t>
      </w:r>
      <w:r>
        <w:tab/>
        <w:t>stevewhims, ‘Compute Shader Overview - Win32 apps’. Accessed: Jan. 13, 2024. [Online]. Available: https://learn.microsoft.com/en-us/windows/win32/direct3d11/direct3d-11-advanced-stages-compute-shader</w:t>
      </w:r>
    </w:p>
    <w:p w14:paraId="27D2F79E" w14:textId="77777777" w:rsidR="004D0D99" w:rsidRPr="004D0D99" w:rsidRDefault="004D0D99" w:rsidP="004D0D99">
      <w:pPr>
        <w:pStyle w:val="Bibliography"/>
        <w:rPr>
          <w:lang w:val="fr-BE"/>
        </w:rPr>
      </w:pPr>
      <w:r>
        <w:t>[32]</w:t>
      </w:r>
      <w:r>
        <w:tab/>
        <w:t xml:space="preserve">‘CUDA’, </w:t>
      </w:r>
      <w:r>
        <w:rPr>
          <w:i/>
          <w:iCs/>
        </w:rPr>
        <w:t>Wikipedia</w:t>
      </w:r>
      <w:r>
        <w:t xml:space="preserve">. Jan. 05, 2024. Accessed: Jan. 07, 2024. </w:t>
      </w:r>
      <w:r w:rsidRPr="004D0D99">
        <w:rPr>
          <w:lang w:val="fr-BE"/>
        </w:rPr>
        <w:t>[Online]. Available: https://en.wikipedia.org/w/index.php?title=CUDA&amp;oldid=1193733902</w:t>
      </w:r>
    </w:p>
    <w:p w14:paraId="637232F3" w14:textId="77777777" w:rsidR="004D0D99" w:rsidRDefault="004D0D99" w:rsidP="004D0D99">
      <w:pPr>
        <w:pStyle w:val="Bibliography"/>
      </w:pPr>
      <w:r>
        <w:t>[33]</w:t>
      </w:r>
      <w:r>
        <w:tab/>
        <w:t>‘CUDA’. Accessed: Oct. 21, 2023. [Online]. Available: https://docs.unrealengine.com/5.1/en-US/API/Runtime/CUDA/</w:t>
      </w:r>
    </w:p>
    <w:p w14:paraId="2F198A37" w14:textId="77777777" w:rsidR="004D0D99" w:rsidRDefault="004D0D99" w:rsidP="004D0D99">
      <w:pPr>
        <w:pStyle w:val="Bibliography"/>
      </w:pPr>
      <w:r>
        <w:t>[34]</w:t>
      </w:r>
      <w:r>
        <w:tab/>
        <w:t>Brad Nemire, ‘CUDA Spotlight: GPU-Accelerated Agent-Based Simulation of Complex Systems’, NVIDIA Technical Blog. Accessed: Oct. 21, 2023. [Online]. Available: https://developer.nvidia.com/blog/cuda-spotlight-gpu-accelerated-agent-based-simulation-complex-systems/</w:t>
      </w:r>
    </w:p>
    <w:p w14:paraId="01D83614" w14:textId="77777777" w:rsidR="004D0D99" w:rsidRDefault="004D0D99" w:rsidP="004D0D99">
      <w:pPr>
        <w:pStyle w:val="Bibliography"/>
      </w:pPr>
      <w:r>
        <w:t>[35]</w:t>
      </w:r>
      <w:r>
        <w:tab/>
        <w:t>‘Fast Large-Scale Agent-based Simulations on NVIDIA GPUs with FLAME GPU’, NVIDIA Technical Blog. Accessed: Oct. 21, 2023. [Online]. Available: https://developer.nvidia.com/blog/fast-large-scale-agent-based-simulations-on-nvidia-gpus-with-flame-gpu/</w:t>
      </w:r>
    </w:p>
    <w:p w14:paraId="5E9F456D" w14:textId="77777777" w:rsidR="004D0D99" w:rsidRPr="004D0D99" w:rsidRDefault="004D0D99" w:rsidP="004D0D99">
      <w:pPr>
        <w:pStyle w:val="Bibliography"/>
        <w:rPr>
          <w:lang w:val="fr-BE"/>
        </w:rPr>
      </w:pPr>
      <w:r>
        <w:t>[36]</w:t>
      </w:r>
      <w:r>
        <w:tab/>
        <w:t xml:space="preserve">‘OpenCL’, </w:t>
      </w:r>
      <w:r>
        <w:rPr>
          <w:i/>
          <w:iCs/>
        </w:rPr>
        <w:t>Wikipedia</w:t>
      </w:r>
      <w:r>
        <w:t xml:space="preserve">. Oct. 20, 2023. Accessed: Oct. 21, 2023. </w:t>
      </w:r>
      <w:r w:rsidRPr="004D0D99">
        <w:rPr>
          <w:lang w:val="fr-BE"/>
        </w:rPr>
        <w:t>[Online]. Available: https://en.wikipedia.org/w/index.php?title=OpenCL&amp;oldid=1181029989</w:t>
      </w:r>
    </w:p>
    <w:p w14:paraId="1F374E3A" w14:textId="77777777" w:rsidR="004D0D99" w:rsidRDefault="004D0D99" w:rsidP="004D0D99">
      <w:pPr>
        <w:pStyle w:val="Bibliography"/>
      </w:pPr>
      <w:r>
        <w:t>[37]</w:t>
      </w:r>
      <w:r>
        <w:tab/>
        <w:t>‘OpenCL - The Open Standard for Parallel Programming of Heterogeneous Systems’, The Khronos Group. Accessed: Jan. 07, 2024. [Online]. Available: https://www.khronos.org//</w:t>
      </w:r>
    </w:p>
    <w:p w14:paraId="27C0D991" w14:textId="77777777" w:rsidR="004D0D99" w:rsidRPr="004D0D99" w:rsidRDefault="004D0D99" w:rsidP="004D0D99">
      <w:pPr>
        <w:pStyle w:val="Bibliography"/>
        <w:rPr>
          <w:lang w:val="fr-BE"/>
        </w:rPr>
      </w:pPr>
      <w:r>
        <w:t>[38]</w:t>
      </w:r>
      <w:r>
        <w:tab/>
        <w:t xml:space="preserve">‘OpenCL Guide’, Github. </w:t>
      </w:r>
      <w:r w:rsidRPr="004D0D99">
        <w:rPr>
          <w:lang w:val="fr-BE"/>
        </w:rPr>
        <w:t>[Online]. Available: https://github.com/KhronosGroup/OpenCL-Guide</w:t>
      </w:r>
    </w:p>
    <w:p w14:paraId="2C6768FE" w14:textId="77777777" w:rsidR="004D0D99" w:rsidRDefault="004D0D99" w:rsidP="004D0D99">
      <w:pPr>
        <w:pStyle w:val="Bibliography"/>
      </w:pPr>
      <w:r>
        <w:t>[39]</w:t>
      </w:r>
      <w:r>
        <w:tab/>
        <w:t xml:space="preserve">Jeremy Frank, ‘Simple compute shader with CPU readback | Community tutorial’, Epic Developer Community. Accessed: Oct. 22, 2023. [Online]. Available: </w:t>
      </w:r>
      <w:r>
        <w:lastRenderedPageBreak/>
        <w:t>https://dev.epicgames.com/community/learning/tutorials/WkwJ/unreal-engine-simple-compute-shader-with-cpu-readback</w:t>
      </w:r>
    </w:p>
    <w:p w14:paraId="16339F88" w14:textId="77777777" w:rsidR="004D0D99" w:rsidRDefault="004D0D99" w:rsidP="004D0D99">
      <w:pPr>
        <w:pStyle w:val="Bibliography"/>
      </w:pPr>
      <w:r>
        <w:t>[40]</w:t>
      </w:r>
      <w:r>
        <w:tab/>
        <w:t>anonymous_user_526a5b67, ‘How to use CUDA file in UE4?’, Epic Developer Community Forums. Accessed: Oct. 21, 2023. [Online]. Available: https://forums.unrealengine.com/t/how-to-use-cuda-file-in-ue4/90965</w:t>
      </w:r>
    </w:p>
    <w:p w14:paraId="557BF447" w14:textId="77777777" w:rsidR="004D0D99" w:rsidRDefault="004D0D99" w:rsidP="004D0D99">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0F5739C3" w14:textId="77777777" w:rsidR="004D0D99" w:rsidRDefault="004D0D99" w:rsidP="004D0D99">
      <w:pPr>
        <w:pStyle w:val="Bibliography"/>
      </w:pPr>
      <w:r>
        <w:t>[42]</w:t>
      </w:r>
      <w:r>
        <w:tab/>
        <w:t>anonymous_user_968689a2, ‘OpenCL Plugin’, Epic Developer Community Forums. Accessed: Oct. 21, 2023. [Online]. Available: https://forums.unrealengine.com/t/opencl-plugin/18426</w:t>
      </w:r>
    </w:p>
    <w:p w14:paraId="204FABE2" w14:textId="77777777" w:rsidR="004D0D99" w:rsidRDefault="004D0D99" w:rsidP="004D0D99">
      <w:pPr>
        <w:pStyle w:val="Bibliography"/>
      </w:pPr>
      <w:r>
        <w:t>[43]</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2B81BFDD" w14:textId="77777777" w:rsidR="004D0D99" w:rsidRDefault="004D0D99" w:rsidP="004D0D99">
      <w:pPr>
        <w:pStyle w:val="Bibliography"/>
      </w:pPr>
      <w:r>
        <w:t>[44]</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2BAA550E" w14:textId="77777777" w:rsidR="004D0D99" w:rsidRDefault="004D0D99" w:rsidP="004D0D99">
      <w:pPr>
        <w:pStyle w:val="Bibliography"/>
      </w:pPr>
      <w:r>
        <w:t>[45]</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408DD6C6" w14:textId="77777777" w:rsidR="004D0D99" w:rsidRDefault="004D0D99" w:rsidP="004D0D99">
      <w:pPr>
        <w:pStyle w:val="Bibliography"/>
      </w:pPr>
      <w:r>
        <w:t>[46]</w:t>
      </w:r>
      <w:r>
        <w:tab/>
      </w:r>
      <w:r>
        <w:rPr>
          <w:i/>
          <w:iCs/>
        </w:rPr>
        <w:t>UE5 MassAI Crowd in your project step by step guide Part 1</w:t>
      </w:r>
      <w:r>
        <w:t>, (May 08, 2022). Accessed: Oct. 21, 2023. [Online Video]. Available: https://www.youtube.com/watch?v=bVvYn7dEqMA</w:t>
      </w:r>
    </w:p>
    <w:p w14:paraId="1C7537DC" w14:textId="77777777" w:rsidR="004D0D99" w:rsidRDefault="004D0D99" w:rsidP="004D0D99">
      <w:pPr>
        <w:pStyle w:val="Bibliography"/>
      </w:pPr>
      <w:r>
        <w:t>[47]</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57ECA2CD" w14:textId="77777777" w:rsidR="004D0D99" w:rsidRDefault="004D0D99" w:rsidP="004D0D99">
      <w:pPr>
        <w:pStyle w:val="Bibliography"/>
      </w:pPr>
      <w:r>
        <w:t>[48]</w:t>
      </w:r>
      <w:r>
        <w:tab/>
      </w:r>
      <w:r>
        <w:rPr>
          <w:i/>
          <w:iCs/>
        </w:rPr>
        <w:t>UE5 Tutorial MassAI Crowd in any project in less then 15 mins.</w:t>
      </w:r>
      <w:r>
        <w:t>, (Jul. 03, 2022). Accessed: Oct. 21, 2023. [Online Video]. Available: https://www.youtube.com/watch?v=2LvUB3_PAhI</w:t>
      </w:r>
    </w:p>
    <w:p w14:paraId="2C2E6EF0" w14:textId="77777777" w:rsidR="004D0D99" w:rsidRDefault="004D0D99" w:rsidP="004D0D99">
      <w:pPr>
        <w:pStyle w:val="Bibliography"/>
      </w:pPr>
      <w:r>
        <w:t>[49]</w:t>
      </w:r>
      <w:r>
        <w:tab/>
      </w:r>
      <w:r>
        <w:rPr>
          <w:i/>
          <w:iCs/>
        </w:rPr>
        <w:t>Unreal Engine 5 Mass Crowd Ai Tutorial</w:t>
      </w:r>
      <w:r>
        <w:t>, (May 03, 2022). Accessed: Oct. 21, 2023. [Online Video]. Available: https://www.youtube.com/watch?v=w_6LGyACVz0</w:t>
      </w:r>
    </w:p>
    <w:p w14:paraId="0C62A636" w14:textId="77777777" w:rsidR="004D0D99" w:rsidRDefault="004D0D99" w:rsidP="004D0D99">
      <w:pPr>
        <w:pStyle w:val="Bibliography"/>
      </w:pPr>
      <w:r>
        <w:t>[50]</w:t>
      </w:r>
      <w:r>
        <w:tab/>
      </w:r>
      <w:r>
        <w:rPr>
          <w:i/>
          <w:iCs/>
        </w:rPr>
        <w:t>Unreal Engine 5 MassEntity Plugin Demo</w:t>
      </w:r>
      <w:r>
        <w:t>, (Jul. 11, 2022). Accessed: Oct. 21, 2023. [Online Video]. Available: https://www.youtube.com/watch?v=0dwgnH3SoC0</w:t>
      </w:r>
    </w:p>
    <w:p w14:paraId="3F8F21DC" w14:textId="77777777" w:rsidR="004D0D99" w:rsidRPr="004D0D99" w:rsidRDefault="004D0D99" w:rsidP="004D0D99">
      <w:pPr>
        <w:pStyle w:val="Bibliography"/>
        <w:rPr>
          <w:lang w:val="fr-BE"/>
        </w:rPr>
      </w:pPr>
      <w:r>
        <w:t>[51]</w:t>
      </w:r>
      <w:r>
        <w:tab/>
        <w:t xml:space="preserve">‘Unreal Engine 5.1 Release Notes’. Accessed: Jan. 13, 2024. </w:t>
      </w:r>
      <w:r w:rsidRPr="004D0D99">
        <w:rPr>
          <w:lang w:val="fr-BE"/>
        </w:rPr>
        <w:t>[Online]. Available: https://docs.unrealengine.com/5.1/en-US/unreal-engine-5.1-release-notes/</w:t>
      </w:r>
    </w:p>
    <w:p w14:paraId="7112D042" w14:textId="77777777" w:rsidR="004D0D99" w:rsidRDefault="004D0D99" w:rsidP="004D0D99">
      <w:pPr>
        <w:pStyle w:val="Bibliography"/>
      </w:pPr>
      <w:r>
        <w:t>[52]</w:t>
      </w:r>
      <w:r>
        <w:tab/>
        <w:t>‘TOctree2’. Accessed: Jan. 13, 2024. [Online]. Available: https://docs.unrealengine.com/5.3/en-US/API/Runtime/Core/Math/TOctree2/</w:t>
      </w:r>
    </w:p>
    <w:p w14:paraId="79CC5DEC" w14:textId="77777777" w:rsidR="004D0D99" w:rsidRPr="004D0D99" w:rsidRDefault="004D0D99" w:rsidP="004D0D99">
      <w:pPr>
        <w:pStyle w:val="Bibliography"/>
        <w:rPr>
          <w:lang w:val="fr-BE"/>
        </w:rPr>
      </w:pPr>
      <w:r>
        <w:t>[53]</w:t>
      </w:r>
      <w:r>
        <w:tab/>
        <w:t xml:space="preserve">‘TOctree_DEPRECATED’. Accessed: Jan. 13, 2024. [Online]. </w:t>
      </w:r>
      <w:r w:rsidRPr="004D0D99">
        <w:rPr>
          <w:lang w:val="fr-BE"/>
        </w:rPr>
        <w:t>Available: https://docs.unrealengine.com/5.3/en-US/API/Runtime/Core/Math/TOctree_DEPRECATED/</w:t>
      </w:r>
    </w:p>
    <w:p w14:paraId="303C20F2" w14:textId="77777777" w:rsidR="004D0D99" w:rsidRDefault="004D0D99" w:rsidP="004D0D99">
      <w:pPr>
        <w:pStyle w:val="Bibliography"/>
      </w:pPr>
      <w:r>
        <w:t>[54]</w:t>
      </w:r>
      <w:r>
        <w:tab/>
        <w:t>‘FSparseDynamicOctree3’. Accessed: Jan. 13, 2024. [Online]. Available: https://docs.unrealengine.com/5.1/en-US/API/Plugins/GeometricObjects/Spatial/FSparseDynamicOctree3/</w:t>
      </w:r>
    </w:p>
    <w:p w14:paraId="0DC8A149" w14:textId="77777777" w:rsidR="004D0D99" w:rsidRDefault="004D0D99" w:rsidP="004D0D99">
      <w:pPr>
        <w:pStyle w:val="Bibliography"/>
      </w:pPr>
      <w:r>
        <w:t>[55]</w:t>
      </w:r>
      <w:r>
        <w:tab/>
      </w:r>
      <w:r>
        <w:rPr>
          <w:i/>
          <w:iCs/>
        </w:rPr>
        <w:t>[UE5] Understanding Render Thread and Animation Thread in Unreal Engine</w:t>
      </w:r>
      <w:r>
        <w:t>, (Mar. 06, 2023). Accessed: Jan. 07, 2024. [Online Video]. Available: https://www.youtube.com/watch?v=RRwNlntV10I</w:t>
      </w:r>
    </w:p>
    <w:p w14:paraId="64E017ED" w14:textId="77777777" w:rsidR="004D0D99" w:rsidRDefault="004D0D99" w:rsidP="004D0D99">
      <w:pPr>
        <w:pStyle w:val="Bibliography"/>
      </w:pPr>
      <w:r>
        <w:t>[56]</w:t>
      </w:r>
      <w:r>
        <w:tab/>
        <w:t>Phantomx1024, ‘Optimizations For High Unit Count AI’, r/unrealengine. Accessed: Oct. 21, 2023. [Online]. Available: www.reddit.com/r/unrealengine/comments/dmockq/optimizations_for_high_unit_count_ai/</w:t>
      </w:r>
    </w:p>
    <w:p w14:paraId="6CC2923F" w14:textId="7F70300B"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106" w:name="_Toc155520920"/>
      <w:r>
        <w:lastRenderedPageBreak/>
        <w:t>Acknowledgements</w:t>
      </w:r>
      <w:bookmarkEnd w:id="106"/>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107" w:name="_Toc155520921"/>
      <w:r>
        <w:lastRenderedPageBreak/>
        <w:t>Appendices</w:t>
      </w:r>
      <w:bookmarkEnd w:id="107"/>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56"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57"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58"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59" w:history="1">
        <w:r w:rsidRPr="0043189D">
          <w:rPr>
            <w:rStyle w:val="Hyperlink"/>
          </w:rPr>
          <w:t>https://drive.google.com/file/d/1dy27FoWe-HDYQR6C2MbmFpC7WUoz_FB9/view?usp=sharing</w:t>
        </w:r>
      </w:hyperlink>
    </w:p>
    <w:sectPr w:rsidR="002E208F" w:rsidSect="002545FA">
      <w:headerReference w:type="default" r:id="rId60"/>
      <w:footerReference w:type="default" r:id="rId6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024AC" w14:textId="77777777" w:rsidR="002545FA" w:rsidRDefault="002545FA" w:rsidP="001C55B6">
      <w:pPr>
        <w:spacing w:after="0" w:line="240" w:lineRule="auto"/>
      </w:pPr>
      <w:r>
        <w:separator/>
      </w:r>
    </w:p>
  </w:endnote>
  <w:endnote w:type="continuationSeparator" w:id="0">
    <w:p w14:paraId="7797E3D7" w14:textId="77777777" w:rsidR="002545FA" w:rsidRDefault="002545FA"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03AB6" w14:textId="77777777" w:rsidR="002545FA" w:rsidRDefault="002545FA" w:rsidP="001C55B6">
      <w:pPr>
        <w:spacing w:after="0" w:line="240" w:lineRule="auto"/>
      </w:pPr>
      <w:r>
        <w:separator/>
      </w:r>
    </w:p>
  </w:footnote>
  <w:footnote w:type="continuationSeparator" w:id="0">
    <w:p w14:paraId="1D02BB3D" w14:textId="77777777" w:rsidR="002545FA" w:rsidRDefault="002545FA"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42E3"/>
    <w:rsid w:val="00005B61"/>
    <w:rsid w:val="00005CCC"/>
    <w:rsid w:val="00012EAC"/>
    <w:rsid w:val="00016ED3"/>
    <w:rsid w:val="0002190D"/>
    <w:rsid w:val="000220A2"/>
    <w:rsid w:val="000317F5"/>
    <w:rsid w:val="00031CAC"/>
    <w:rsid w:val="00032AF5"/>
    <w:rsid w:val="000366CB"/>
    <w:rsid w:val="00044DF5"/>
    <w:rsid w:val="00047DFC"/>
    <w:rsid w:val="00047FD6"/>
    <w:rsid w:val="00053C1B"/>
    <w:rsid w:val="0005783E"/>
    <w:rsid w:val="00060C18"/>
    <w:rsid w:val="00060DD4"/>
    <w:rsid w:val="00061991"/>
    <w:rsid w:val="00063EE0"/>
    <w:rsid w:val="00067B4C"/>
    <w:rsid w:val="00073E6B"/>
    <w:rsid w:val="0007434B"/>
    <w:rsid w:val="00074958"/>
    <w:rsid w:val="0007495D"/>
    <w:rsid w:val="00075574"/>
    <w:rsid w:val="000762CE"/>
    <w:rsid w:val="000769DF"/>
    <w:rsid w:val="00076F13"/>
    <w:rsid w:val="00081746"/>
    <w:rsid w:val="000817E2"/>
    <w:rsid w:val="00085A56"/>
    <w:rsid w:val="000909BC"/>
    <w:rsid w:val="000926E1"/>
    <w:rsid w:val="00092737"/>
    <w:rsid w:val="00094373"/>
    <w:rsid w:val="00096731"/>
    <w:rsid w:val="000A2FDF"/>
    <w:rsid w:val="000A33CF"/>
    <w:rsid w:val="000A52D8"/>
    <w:rsid w:val="000A75B8"/>
    <w:rsid w:val="000B3E81"/>
    <w:rsid w:val="000C11F3"/>
    <w:rsid w:val="000C1334"/>
    <w:rsid w:val="000C16BA"/>
    <w:rsid w:val="000C1EE7"/>
    <w:rsid w:val="000C2F97"/>
    <w:rsid w:val="000C4251"/>
    <w:rsid w:val="000C743D"/>
    <w:rsid w:val="000C7930"/>
    <w:rsid w:val="000D5C84"/>
    <w:rsid w:val="000E2BE8"/>
    <w:rsid w:val="000E3541"/>
    <w:rsid w:val="000E5A88"/>
    <w:rsid w:val="000E5F1F"/>
    <w:rsid w:val="000E675C"/>
    <w:rsid w:val="000E7BAC"/>
    <w:rsid w:val="000F4A51"/>
    <w:rsid w:val="000F4BBB"/>
    <w:rsid w:val="000F54D2"/>
    <w:rsid w:val="000F7A3B"/>
    <w:rsid w:val="001019A0"/>
    <w:rsid w:val="001019D1"/>
    <w:rsid w:val="00102E74"/>
    <w:rsid w:val="001031B8"/>
    <w:rsid w:val="0010417E"/>
    <w:rsid w:val="0010532E"/>
    <w:rsid w:val="00112C1F"/>
    <w:rsid w:val="0011303F"/>
    <w:rsid w:val="00115DEC"/>
    <w:rsid w:val="001172CA"/>
    <w:rsid w:val="00120ABB"/>
    <w:rsid w:val="00120E84"/>
    <w:rsid w:val="00121F45"/>
    <w:rsid w:val="0012506D"/>
    <w:rsid w:val="00125E30"/>
    <w:rsid w:val="001264BA"/>
    <w:rsid w:val="00126785"/>
    <w:rsid w:val="00127B1A"/>
    <w:rsid w:val="00127EA7"/>
    <w:rsid w:val="00127F9B"/>
    <w:rsid w:val="001326B5"/>
    <w:rsid w:val="001355FD"/>
    <w:rsid w:val="001473F8"/>
    <w:rsid w:val="00150C09"/>
    <w:rsid w:val="00151449"/>
    <w:rsid w:val="001521F2"/>
    <w:rsid w:val="00154B83"/>
    <w:rsid w:val="00156DC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3012"/>
    <w:rsid w:val="001A46DC"/>
    <w:rsid w:val="001A52E4"/>
    <w:rsid w:val="001B0FD0"/>
    <w:rsid w:val="001B1B9B"/>
    <w:rsid w:val="001B1D78"/>
    <w:rsid w:val="001B346B"/>
    <w:rsid w:val="001B3FF1"/>
    <w:rsid w:val="001B4845"/>
    <w:rsid w:val="001C1833"/>
    <w:rsid w:val="001C55B6"/>
    <w:rsid w:val="001C5938"/>
    <w:rsid w:val="001D0494"/>
    <w:rsid w:val="001D08A1"/>
    <w:rsid w:val="001D1DD5"/>
    <w:rsid w:val="001D2BFB"/>
    <w:rsid w:val="001D43C3"/>
    <w:rsid w:val="001D5823"/>
    <w:rsid w:val="001E149F"/>
    <w:rsid w:val="001E77FB"/>
    <w:rsid w:val="001E7926"/>
    <w:rsid w:val="001F0901"/>
    <w:rsid w:val="001F15AF"/>
    <w:rsid w:val="001F19D5"/>
    <w:rsid w:val="001F548C"/>
    <w:rsid w:val="001F61C2"/>
    <w:rsid w:val="001F6FAB"/>
    <w:rsid w:val="0020067B"/>
    <w:rsid w:val="0020318A"/>
    <w:rsid w:val="0020453F"/>
    <w:rsid w:val="00204A47"/>
    <w:rsid w:val="00204CAC"/>
    <w:rsid w:val="00206276"/>
    <w:rsid w:val="002076FA"/>
    <w:rsid w:val="002101CA"/>
    <w:rsid w:val="00212C18"/>
    <w:rsid w:val="00212D23"/>
    <w:rsid w:val="00214599"/>
    <w:rsid w:val="002146BA"/>
    <w:rsid w:val="00214F0D"/>
    <w:rsid w:val="002153C7"/>
    <w:rsid w:val="00220A6D"/>
    <w:rsid w:val="0022141F"/>
    <w:rsid w:val="00223653"/>
    <w:rsid w:val="00231221"/>
    <w:rsid w:val="002330D4"/>
    <w:rsid w:val="002406EF"/>
    <w:rsid w:val="00242524"/>
    <w:rsid w:val="00243AAE"/>
    <w:rsid w:val="00246978"/>
    <w:rsid w:val="00247712"/>
    <w:rsid w:val="00250DA6"/>
    <w:rsid w:val="00251B10"/>
    <w:rsid w:val="0025289C"/>
    <w:rsid w:val="002545FA"/>
    <w:rsid w:val="002566ED"/>
    <w:rsid w:val="002569B3"/>
    <w:rsid w:val="002602FE"/>
    <w:rsid w:val="00261638"/>
    <w:rsid w:val="00262331"/>
    <w:rsid w:val="002648C1"/>
    <w:rsid w:val="00264CBB"/>
    <w:rsid w:val="0026580B"/>
    <w:rsid w:val="00265E59"/>
    <w:rsid w:val="0026602A"/>
    <w:rsid w:val="00267C1E"/>
    <w:rsid w:val="0027098F"/>
    <w:rsid w:val="002716E0"/>
    <w:rsid w:val="0027220A"/>
    <w:rsid w:val="00272FAB"/>
    <w:rsid w:val="00273881"/>
    <w:rsid w:val="00276A1F"/>
    <w:rsid w:val="00281B20"/>
    <w:rsid w:val="0028356D"/>
    <w:rsid w:val="002839ED"/>
    <w:rsid w:val="0028474C"/>
    <w:rsid w:val="00284B73"/>
    <w:rsid w:val="00285671"/>
    <w:rsid w:val="00285FAA"/>
    <w:rsid w:val="00287D01"/>
    <w:rsid w:val="0029183F"/>
    <w:rsid w:val="00292095"/>
    <w:rsid w:val="0029406E"/>
    <w:rsid w:val="0029424A"/>
    <w:rsid w:val="002942B4"/>
    <w:rsid w:val="002942FE"/>
    <w:rsid w:val="0029695C"/>
    <w:rsid w:val="00297085"/>
    <w:rsid w:val="002A061C"/>
    <w:rsid w:val="002A2ECF"/>
    <w:rsid w:val="002A3FB5"/>
    <w:rsid w:val="002A5EC5"/>
    <w:rsid w:val="002B2640"/>
    <w:rsid w:val="002B2C46"/>
    <w:rsid w:val="002B3A39"/>
    <w:rsid w:val="002B4D9A"/>
    <w:rsid w:val="002C2A75"/>
    <w:rsid w:val="002C5209"/>
    <w:rsid w:val="002C7949"/>
    <w:rsid w:val="002D2EAC"/>
    <w:rsid w:val="002D3614"/>
    <w:rsid w:val="002D4805"/>
    <w:rsid w:val="002D7323"/>
    <w:rsid w:val="002E0BB4"/>
    <w:rsid w:val="002E1107"/>
    <w:rsid w:val="002E1349"/>
    <w:rsid w:val="002E208F"/>
    <w:rsid w:val="002E43B0"/>
    <w:rsid w:val="002E4DFA"/>
    <w:rsid w:val="002E4FED"/>
    <w:rsid w:val="002E6A19"/>
    <w:rsid w:val="002E6F83"/>
    <w:rsid w:val="002F3B28"/>
    <w:rsid w:val="002F3CA9"/>
    <w:rsid w:val="002F6213"/>
    <w:rsid w:val="00320F5F"/>
    <w:rsid w:val="00321BC4"/>
    <w:rsid w:val="00327A45"/>
    <w:rsid w:val="00333B95"/>
    <w:rsid w:val="0033544C"/>
    <w:rsid w:val="00343021"/>
    <w:rsid w:val="00343982"/>
    <w:rsid w:val="00344086"/>
    <w:rsid w:val="00346603"/>
    <w:rsid w:val="00346D6B"/>
    <w:rsid w:val="00350C2B"/>
    <w:rsid w:val="003519B5"/>
    <w:rsid w:val="003519FB"/>
    <w:rsid w:val="003523E0"/>
    <w:rsid w:val="00355A4E"/>
    <w:rsid w:val="00356630"/>
    <w:rsid w:val="00356673"/>
    <w:rsid w:val="0035692E"/>
    <w:rsid w:val="0036079B"/>
    <w:rsid w:val="003627D5"/>
    <w:rsid w:val="00362E20"/>
    <w:rsid w:val="0036797E"/>
    <w:rsid w:val="003726D2"/>
    <w:rsid w:val="00373699"/>
    <w:rsid w:val="00375318"/>
    <w:rsid w:val="00380DEB"/>
    <w:rsid w:val="0038438B"/>
    <w:rsid w:val="003916DE"/>
    <w:rsid w:val="00393160"/>
    <w:rsid w:val="003934F5"/>
    <w:rsid w:val="003941A3"/>
    <w:rsid w:val="00394953"/>
    <w:rsid w:val="00397550"/>
    <w:rsid w:val="003A0148"/>
    <w:rsid w:val="003A3268"/>
    <w:rsid w:val="003A62FE"/>
    <w:rsid w:val="003B13DF"/>
    <w:rsid w:val="003B4BA8"/>
    <w:rsid w:val="003B55DC"/>
    <w:rsid w:val="003B641E"/>
    <w:rsid w:val="003C0C4E"/>
    <w:rsid w:val="003C4C6D"/>
    <w:rsid w:val="003D173E"/>
    <w:rsid w:val="003D25D5"/>
    <w:rsid w:val="003D33A8"/>
    <w:rsid w:val="003D3CAF"/>
    <w:rsid w:val="003D5D65"/>
    <w:rsid w:val="003D6EE0"/>
    <w:rsid w:val="003D6FEC"/>
    <w:rsid w:val="003D7FB6"/>
    <w:rsid w:val="003F0648"/>
    <w:rsid w:val="003F0AC7"/>
    <w:rsid w:val="003F224F"/>
    <w:rsid w:val="003F2D08"/>
    <w:rsid w:val="003F3AF1"/>
    <w:rsid w:val="003F3BEB"/>
    <w:rsid w:val="003F45A5"/>
    <w:rsid w:val="004010EC"/>
    <w:rsid w:val="00402884"/>
    <w:rsid w:val="00405BA0"/>
    <w:rsid w:val="004069B9"/>
    <w:rsid w:val="00407B48"/>
    <w:rsid w:val="00413D9E"/>
    <w:rsid w:val="00415A66"/>
    <w:rsid w:val="00416EF6"/>
    <w:rsid w:val="004235F8"/>
    <w:rsid w:val="00424491"/>
    <w:rsid w:val="00424980"/>
    <w:rsid w:val="004256F0"/>
    <w:rsid w:val="00427C48"/>
    <w:rsid w:val="00430B79"/>
    <w:rsid w:val="0043189D"/>
    <w:rsid w:val="004318C5"/>
    <w:rsid w:val="00433764"/>
    <w:rsid w:val="00433930"/>
    <w:rsid w:val="00434BE0"/>
    <w:rsid w:val="00435E2A"/>
    <w:rsid w:val="004374EC"/>
    <w:rsid w:val="00440321"/>
    <w:rsid w:val="004434FA"/>
    <w:rsid w:val="00445649"/>
    <w:rsid w:val="004565AA"/>
    <w:rsid w:val="00460533"/>
    <w:rsid w:val="00462C26"/>
    <w:rsid w:val="00462CAA"/>
    <w:rsid w:val="00463091"/>
    <w:rsid w:val="00466D09"/>
    <w:rsid w:val="00474513"/>
    <w:rsid w:val="004807DA"/>
    <w:rsid w:val="00482620"/>
    <w:rsid w:val="00494C6A"/>
    <w:rsid w:val="0049670E"/>
    <w:rsid w:val="0049685B"/>
    <w:rsid w:val="004979EC"/>
    <w:rsid w:val="004A0345"/>
    <w:rsid w:val="004A23BE"/>
    <w:rsid w:val="004A49B8"/>
    <w:rsid w:val="004A5AF9"/>
    <w:rsid w:val="004A7BDF"/>
    <w:rsid w:val="004B44CA"/>
    <w:rsid w:val="004B4C74"/>
    <w:rsid w:val="004B6BAE"/>
    <w:rsid w:val="004B6E0E"/>
    <w:rsid w:val="004C28F9"/>
    <w:rsid w:val="004C7BDD"/>
    <w:rsid w:val="004D003F"/>
    <w:rsid w:val="004D0D99"/>
    <w:rsid w:val="004D1A93"/>
    <w:rsid w:val="004D6E6D"/>
    <w:rsid w:val="004E19CD"/>
    <w:rsid w:val="004E386A"/>
    <w:rsid w:val="004E7F8B"/>
    <w:rsid w:val="004F2F91"/>
    <w:rsid w:val="004F4B5E"/>
    <w:rsid w:val="004F68C5"/>
    <w:rsid w:val="004F6B82"/>
    <w:rsid w:val="00500B8B"/>
    <w:rsid w:val="005042E6"/>
    <w:rsid w:val="00505A71"/>
    <w:rsid w:val="005163CE"/>
    <w:rsid w:val="00516F1A"/>
    <w:rsid w:val="005200FD"/>
    <w:rsid w:val="0052080F"/>
    <w:rsid w:val="00520FFB"/>
    <w:rsid w:val="00523115"/>
    <w:rsid w:val="00523F43"/>
    <w:rsid w:val="00527A7E"/>
    <w:rsid w:val="0053548A"/>
    <w:rsid w:val="00536F67"/>
    <w:rsid w:val="00541393"/>
    <w:rsid w:val="005416FF"/>
    <w:rsid w:val="00542449"/>
    <w:rsid w:val="00542A73"/>
    <w:rsid w:val="005440DB"/>
    <w:rsid w:val="00546C55"/>
    <w:rsid w:val="00552427"/>
    <w:rsid w:val="00560779"/>
    <w:rsid w:val="00561888"/>
    <w:rsid w:val="00561B21"/>
    <w:rsid w:val="005634A3"/>
    <w:rsid w:val="0056482B"/>
    <w:rsid w:val="00567717"/>
    <w:rsid w:val="0057098A"/>
    <w:rsid w:val="005731E5"/>
    <w:rsid w:val="00575581"/>
    <w:rsid w:val="00575AD5"/>
    <w:rsid w:val="00582504"/>
    <w:rsid w:val="005832EA"/>
    <w:rsid w:val="005835D8"/>
    <w:rsid w:val="005853DC"/>
    <w:rsid w:val="005854DB"/>
    <w:rsid w:val="005862A8"/>
    <w:rsid w:val="005913FF"/>
    <w:rsid w:val="005946DC"/>
    <w:rsid w:val="00594918"/>
    <w:rsid w:val="00594F36"/>
    <w:rsid w:val="005970DB"/>
    <w:rsid w:val="005A0B0D"/>
    <w:rsid w:val="005A143E"/>
    <w:rsid w:val="005A2BCC"/>
    <w:rsid w:val="005A2FA6"/>
    <w:rsid w:val="005B2302"/>
    <w:rsid w:val="005B4F99"/>
    <w:rsid w:val="005B5790"/>
    <w:rsid w:val="005C3CBB"/>
    <w:rsid w:val="005C5FF7"/>
    <w:rsid w:val="005D07E8"/>
    <w:rsid w:val="005D0DB4"/>
    <w:rsid w:val="005D140E"/>
    <w:rsid w:val="005D602B"/>
    <w:rsid w:val="005E04E3"/>
    <w:rsid w:val="005E3A15"/>
    <w:rsid w:val="005E5EF9"/>
    <w:rsid w:val="005E60EF"/>
    <w:rsid w:val="005F2859"/>
    <w:rsid w:val="005F54E3"/>
    <w:rsid w:val="005F68C8"/>
    <w:rsid w:val="005F7F0B"/>
    <w:rsid w:val="0060064D"/>
    <w:rsid w:val="006064B7"/>
    <w:rsid w:val="00606858"/>
    <w:rsid w:val="00606AB0"/>
    <w:rsid w:val="006147FC"/>
    <w:rsid w:val="00616118"/>
    <w:rsid w:val="0061716B"/>
    <w:rsid w:val="00620F08"/>
    <w:rsid w:val="00621184"/>
    <w:rsid w:val="00621630"/>
    <w:rsid w:val="006224BF"/>
    <w:rsid w:val="0062287A"/>
    <w:rsid w:val="00623A65"/>
    <w:rsid w:val="00625263"/>
    <w:rsid w:val="00631E5F"/>
    <w:rsid w:val="006323B4"/>
    <w:rsid w:val="006326AD"/>
    <w:rsid w:val="0063289F"/>
    <w:rsid w:val="00634E7E"/>
    <w:rsid w:val="00635008"/>
    <w:rsid w:val="00636825"/>
    <w:rsid w:val="006413DC"/>
    <w:rsid w:val="00641640"/>
    <w:rsid w:val="00644773"/>
    <w:rsid w:val="00644D35"/>
    <w:rsid w:val="00644E3B"/>
    <w:rsid w:val="006451C8"/>
    <w:rsid w:val="0065024E"/>
    <w:rsid w:val="00650D91"/>
    <w:rsid w:val="00650EDC"/>
    <w:rsid w:val="0065113B"/>
    <w:rsid w:val="0065179E"/>
    <w:rsid w:val="00653A01"/>
    <w:rsid w:val="00653E4A"/>
    <w:rsid w:val="006557E6"/>
    <w:rsid w:val="006562FA"/>
    <w:rsid w:val="006613B2"/>
    <w:rsid w:val="00661EFE"/>
    <w:rsid w:val="006624B2"/>
    <w:rsid w:val="00667CB9"/>
    <w:rsid w:val="00672213"/>
    <w:rsid w:val="00672BAC"/>
    <w:rsid w:val="006740D1"/>
    <w:rsid w:val="0067524D"/>
    <w:rsid w:val="00681006"/>
    <w:rsid w:val="0068597E"/>
    <w:rsid w:val="006863DD"/>
    <w:rsid w:val="00686547"/>
    <w:rsid w:val="006971FE"/>
    <w:rsid w:val="006A31D0"/>
    <w:rsid w:val="006A3E9B"/>
    <w:rsid w:val="006A6EFB"/>
    <w:rsid w:val="006B01FC"/>
    <w:rsid w:val="006B262E"/>
    <w:rsid w:val="006C32FF"/>
    <w:rsid w:val="006C460A"/>
    <w:rsid w:val="006C5103"/>
    <w:rsid w:val="006C61A0"/>
    <w:rsid w:val="006C69A9"/>
    <w:rsid w:val="006C6EE7"/>
    <w:rsid w:val="006D08D1"/>
    <w:rsid w:val="006D2185"/>
    <w:rsid w:val="006D3FFD"/>
    <w:rsid w:val="006D40D7"/>
    <w:rsid w:val="006E149C"/>
    <w:rsid w:val="006E2AF5"/>
    <w:rsid w:val="006E3E00"/>
    <w:rsid w:val="006E5894"/>
    <w:rsid w:val="006E7F89"/>
    <w:rsid w:val="006F2AFC"/>
    <w:rsid w:val="006F3816"/>
    <w:rsid w:val="006F4DD9"/>
    <w:rsid w:val="007002BC"/>
    <w:rsid w:val="007005D7"/>
    <w:rsid w:val="007019F5"/>
    <w:rsid w:val="00702D13"/>
    <w:rsid w:val="00706658"/>
    <w:rsid w:val="00706733"/>
    <w:rsid w:val="00710480"/>
    <w:rsid w:val="00710AFC"/>
    <w:rsid w:val="00711680"/>
    <w:rsid w:val="007129A3"/>
    <w:rsid w:val="007205AF"/>
    <w:rsid w:val="00722570"/>
    <w:rsid w:val="00722586"/>
    <w:rsid w:val="00725D2F"/>
    <w:rsid w:val="00726AF8"/>
    <w:rsid w:val="007307AB"/>
    <w:rsid w:val="00730EEE"/>
    <w:rsid w:val="00731783"/>
    <w:rsid w:val="007341FA"/>
    <w:rsid w:val="007371E2"/>
    <w:rsid w:val="00737CB5"/>
    <w:rsid w:val="00740C9C"/>
    <w:rsid w:val="00741045"/>
    <w:rsid w:val="00742366"/>
    <w:rsid w:val="0074402E"/>
    <w:rsid w:val="007464D0"/>
    <w:rsid w:val="0075011F"/>
    <w:rsid w:val="00750E50"/>
    <w:rsid w:val="007621FD"/>
    <w:rsid w:val="00763C59"/>
    <w:rsid w:val="007657D5"/>
    <w:rsid w:val="007676E0"/>
    <w:rsid w:val="0077304D"/>
    <w:rsid w:val="007765F1"/>
    <w:rsid w:val="00780F50"/>
    <w:rsid w:val="00783AEE"/>
    <w:rsid w:val="007864A7"/>
    <w:rsid w:val="00790420"/>
    <w:rsid w:val="007905DE"/>
    <w:rsid w:val="00790F54"/>
    <w:rsid w:val="00791401"/>
    <w:rsid w:val="00793A03"/>
    <w:rsid w:val="00793A83"/>
    <w:rsid w:val="00794208"/>
    <w:rsid w:val="007A2816"/>
    <w:rsid w:val="007A530B"/>
    <w:rsid w:val="007A6723"/>
    <w:rsid w:val="007A732A"/>
    <w:rsid w:val="007B7265"/>
    <w:rsid w:val="007C0891"/>
    <w:rsid w:val="007C16EB"/>
    <w:rsid w:val="007C296E"/>
    <w:rsid w:val="007C3610"/>
    <w:rsid w:val="007C3BBE"/>
    <w:rsid w:val="007C5EF3"/>
    <w:rsid w:val="007C5FB1"/>
    <w:rsid w:val="007D2D55"/>
    <w:rsid w:val="007D57B3"/>
    <w:rsid w:val="007E02AF"/>
    <w:rsid w:val="007E4409"/>
    <w:rsid w:val="007E515C"/>
    <w:rsid w:val="007E6049"/>
    <w:rsid w:val="007F2D32"/>
    <w:rsid w:val="00800EDD"/>
    <w:rsid w:val="00803972"/>
    <w:rsid w:val="008046D0"/>
    <w:rsid w:val="00804DFE"/>
    <w:rsid w:val="00806E11"/>
    <w:rsid w:val="0081076D"/>
    <w:rsid w:val="008155D4"/>
    <w:rsid w:val="0081617F"/>
    <w:rsid w:val="008163C9"/>
    <w:rsid w:val="00820B1A"/>
    <w:rsid w:val="00823F78"/>
    <w:rsid w:val="008248CA"/>
    <w:rsid w:val="0082499D"/>
    <w:rsid w:val="00833B9B"/>
    <w:rsid w:val="00833E11"/>
    <w:rsid w:val="00836A11"/>
    <w:rsid w:val="00837780"/>
    <w:rsid w:val="00844CBB"/>
    <w:rsid w:val="00846A4D"/>
    <w:rsid w:val="00847787"/>
    <w:rsid w:val="00847B04"/>
    <w:rsid w:val="0085110F"/>
    <w:rsid w:val="00851B49"/>
    <w:rsid w:val="008553BA"/>
    <w:rsid w:val="00861DFF"/>
    <w:rsid w:val="008712D3"/>
    <w:rsid w:val="00871E10"/>
    <w:rsid w:val="00876848"/>
    <w:rsid w:val="00882809"/>
    <w:rsid w:val="00886167"/>
    <w:rsid w:val="00886AB5"/>
    <w:rsid w:val="00896524"/>
    <w:rsid w:val="008A22A2"/>
    <w:rsid w:val="008A4104"/>
    <w:rsid w:val="008A6FCB"/>
    <w:rsid w:val="008B0823"/>
    <w:rsid w:val="008B3BCA"/>
    <w:rsid w:val="008B3EF2"/>
    <w:rsid w:val="008B42B8"/>
    <w:rsid w:val="008B46DA"/>
    <w:rsid w:val="008B4A11"/>
    <w:rsid w:val="008B5CD5"/>
    <w:rsid w:val="008B78E3"/>
    <w:rsid w:val="008B7B13"/>
    <w:rsid w:val="008C2599"/>
    <w:rsid w:val="008C4A55"/>
    <w:rsid w:val="008C4C1A"/>
    <w:rsid w:val="008C67E2"/>
    <w:rsid w:val="008C7A4B"/>
    <w:rsid w:val="008D0D72"/>
    <w:rsid w:val="008D4418"/>
    <w:rsid w:val="008D6209"/>
    <w:rsid w:val="008D67BC"/>
    <w:rsid w:val="008E022D"/>
    <w:rsid w:val="008E15CD"/>
    <w:rsid w:val="008E311D"/>
    <w:rsid w:val="008F0EEB"/>
    <w:rsid w:val="008F1166"/>
    <w:rsid w:val="008F1B22"/>
    <w:rsid w:val="008F3A42"/>
    <w:rsid w:val="008F5718"/>
    <w:rsid w:val="008F57A2"/>
    <w:rsid w:val="008F7A85"/>
    <w:rsid w:val="009016DA"/>
    <w:rsid w:val="00902B68"/>
    <w:rsid w:val="00902F52"/>
    <w:rsid w:val="00903509"/>
    <w:rsid w:val="009057BC"/>
    <w:rsid w:val="00913DF3"/>
    <w:rsid w:val="00917585"/>
    <w:rsid w:val="009178E9"/>
    <w:rsid w:val="009230A6"/>
    <w:rsid w:val="0092342B"/>
    <w:rsid w:val="00931751"/>
    <w:rsid w:val="00931C23"/>
    <w:rsid w:val="009336F7"/>
    <w:rsid w:val="00941CDE"/>
    <w:rsid w:val="00952126"/>
    <w:rsid w:val="0095461F"/>
    <w:rsid w:val="009556B4"/>
    <w:rsid w:val="0096337D"/>
    <w:rsid w:val="00964295"/>
    <w:rsid w:val="009655AB"/>
    <w:rsid w:val="00967503"/>
    <w:rsid w:val="009708DE"/>
    <w:rsid w:val="00970CB9"/>
    <w:rsid w:val="009726B0"/>
    <w:rsid w:val="009726B1"/>
    <w:rsid w:val="00975935"/>
    <w:rsid w:val="00977BF1"/>
    <w:rsid w:val="00980A73"/>
    <w:rsid w:val="00984133"/>
    <w:rsid w:val="00985E32"/>
    <w:rsid w:val="00986DA2"/>
    <w:rsid w:val="00990A54"/>
    <w:rsid w:val="0099315B"/>
    <w:rsid w:val="0099610F"/>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051E"/>
    <w:rsid w:val="009D16C6"/>
    <w:rsid w:val="009E15AB"/>
    <w:rsid w:val="009E237C"/>
    <w:rsid w:val="009E4CF1"/>
    <w:rsid w:val="009E5746"/>
    <w:rsid w:val="009E6552"/>
    <w:rsid w:val="009E6753"/>
    <w:rsid w:val="009F56CD"/>
    <w:rsid w:val="009F60E4"/>
    <w:rsid w:val="00A009B9"/>
    <w:rsid w:val="00A01028"/>
    <w:rsid w:val="00A012C0"/>
    <w:rsid w:val="00A01B03"/>
    <w:rsid w:val="00A01C97"/>
    <w:rsid w:val="00A029D1"/>
    <w:rsid w:val="00A0567D"/>
    <w:rsid w:val="00A15809"/>
    <w:rsid w:val="00A16C0E"/>
    <w:rsid w:val="00A2025F"/>
    <w:rsid w:val="00A2058F"/>
    <w:rsid w:val="00A228A1"/>
    <w:rsid w:val="00A26E58"/>
    <w:rsid w:val="00A27B32"/>
    <w:rsid w:val="00A31438"/>
    <w:rsid w:val="00A33EC6"/>
    <w:rsid w:val="00A34014"/>
    <w:rsid w:val="00A34418"/>
    <w:rsid w:val="00A347E2"/>
    <w:rsid w:val="00A350A0"/>
    <w:rsid w:val="00A3684E"/>
    <w:rsid w:val="00A369D8"/>
    <w:rsid w:val="00A37923"/>
    <w:rsid w:val="00A413C3"/>
    <w:rsid w:val="00A42A27"/>
    <w:rsid w:val="00A43250"/>
    <w:rsid w:val="00A438BF"/>
    <w:rsid w:val="00A51CC9"/>
    <w:rsid w:val="00A5403D"/>
    <w:rsid w:val="00A56DD0"/>
    <w:rsid w:val="00A608D7"/>
    <w:rsid w:val="00A611FA"/>
    <w:rsid w:val="00A648FD"/>
    <w:rsid w:val="00A66F0F"/>
    <w:rsid w:val="00A700C6"/>
    <w:rsid w:val="00A720B5"/>
    <w:rsid w:val="00A7512C"/>
    <w:rsid w:val="00A7604F"/>
    <w:rsid w:val="00A80A6E"/>
    <w:rsid w:val="00A82571"/>
    <w:rsid w:val="00A83209"/>
    <w:rsid w:val="00A84716"/>
    <w:rsid w:val="00A85499"/>
    <w:rsid w:val="00A91A06"/>
    <w:rsid w:val="00A95F5E"/>
    <w:rsid w:val="00A969D1"/>
    <w:rsid w:val="00AA02F0"/>
    <w:rsid w:val="00AA191D"/>
    <w:rsid w:val="00AA60E5"/>
    <w:rsid w:val="00AA61E0"/>
    <w:rsid w:val="00AA710C"/>
    <w:rsid w:val="00AA7859"/>
    <w:rsid w:val="00AB5822"/>
    <w:rsid w:val="00AB5F9A"/>
    <w:rsid w:val="00AB7BDD"/>
    <w:rsid w:val="00AC524B"/>
    <w:rsid w:val="00AC5FF0"/>
    <w:rsid w:val="00AC7753"/>
    <w:rsid w:val="00AD207F"/>
    <w:rsid w:val="00AE0F09"/>
    <w:rsid w:val="00AE0FB9"/>
    <w:rsid w:val="00AE32A4"/>
    <w:rsid w:val="00AF1FBE"/>
    <w:rsid w:val="00AF483D"/>
    <w:rsid w:val="00B049EC"/>
    <w:rsid w:val="00B0609F"/>
    <w:rsid w:val="00B10EC6"/>
    <w:rsid w:val="00B114A8"/>
    <w:rsid w:val="00B15435"/>
    <w:rsid w:val="00B162DE"/>
    <w:rsid w:val="00B16373"/>
    <w:rsid w:val="00B16556"/>
    <w:rsid w:val="00B20168"/>
    <w:rsid w:val="00B26D70"/>
    <w:rsid w:val="00B27554"/>
    <w:rsid w:val="00B314DF"/>
    <w:rsid w:val="00B32DA9"/>
    <w:rsid w:val="00B33A51"/>
    <w:rsid w:val="00B341C8"/>
    <w:rsid w:val="00B34A19"/>
    <w:rsid w:val="00B36670"/>
    <w:rsid w:val="00B40026"/>
    <w:rsid w:val="00B43E83"/>
    <w:rsid w:val="00B449FC"/>
    <w:rsid w:val="00B47A54"/>
    <w:rsid w:val="00B47AF6"/>
    <w:rsid w:val="00B51E82"/>
    <w:rsid w:val="00B61C90"/>
    <w:rsid w:val="00B641B3"/>
    <w:rsid w:val="00B648FE"/>
    <w:rsid w:val="00B657EC"/>
    <w:rsid w:val="00B6669B"/>
    <w:rsid w:val="00B66E23"/>
    <w:rsid w:val="00B7178A"/>
    <w:rsid w:val="00B73BB7"/>
    <w:rsid w:val="00B74BFA"/>
    <w:rsid w:val="00B75705"/>
    <w:rsid w:val="00B8168D"/>
    <w:rsid w:val="00B817D3"/>
    <w:rsid w:val="00B81921"/>
    <w:rsid w:val="00B81FAE"/>
    <w:rsid w:val="00B83986"/>
    <w:rsid w:val="00B86B2F"/>
    <w:rsid w:val="00B86F73"/>
    <w:rsid w:val="00B93423"/>
    <w:rsid w:val="00B945DF"/>
    <w:rsid w:val="00BA0BB4"/>
    <w:rsid w:val="00BA1105"/>
    <w:rsid w:val="00BA1975"/>
    <w:rsid w:val="00BA1AED"/>
    <w:rsid w:val="00BA30C4"/>
    <w:rsid w:val="00BA5C57"/>
    <w:rsid w:val="00BB10D7"/>
    <w:rsid w:val="00BB26CC"/>
    <w:rsid w:val="00BB753F"/>
    <w:rsid w:val="00BC0BFA"/>
    <w:rsid w:val="00BC35B5"/>
    <w:rsid w:val="00BC3D87"/>
    <w:rsid w:val="00BC4566"/>
    <w:rsid w:val="00BC5BF4"/>
    <w:rsid w:val="00BC6ACD"/>
    <w:rsid w:val="00BC6BAD"/>
    <w:rsid w:val="00BC726E"/>
    <w:rsid w:val="00BD4CCB"/>
    <w:rsid w:val="00BD5794"/>
    <w:rsid w:val="00BE019F"/>
    <w:rsid w:val="00BE5D93"/>
    <w:rsid w:val="00BE6C28"/>
    <w:rsid w:val="00BE7F37"/>
    <w:rsid w:val="00BF152E"/>
    <w:rsid w:val="00BF5191"/>
    <w:rsid w:val="00BF587E"/>
    <w:rsid w:val="00BF7A31"/>
    <w:rsid w:val="00C016AD"/>
    <w:rsid w:val="00C042A0"/>
    <w:rsid w:val="00C1259B"/>
    <w:rsid w:val="00C13516"/>
    <w:rsid w:val="00C15BEE"/>
    <w:rsid w:val="00C16EBB"/>
    <w:rsid w:val="00C206DF"/>
    <w:rsid w:val="00C25978"/>
    <w:rsid w:val="00C34ADB"/>
    <w:rsid w:val="00C36220"/>
    <w:rsid w:val="00C36752"/>
    <w:rsid w:val="00C40E96"/>
    <w:rsid w:val="00C45621"/>
    <w:rsid w:val="00C4770A"/>
    <w:rsid w:val="00C50E55"/>
    <w:rsid w:val="00C6354F"/>
    <w:rsid w:val="00C74188"/>
    <w:rsid w:val="00C74B46"/>
    <w:rsid w:val="00C7645D"/>
    <w:rsid w:val="00C840DC"/>
    <w:rsid w:val="00C8576B"/>
    <w:rsid w:val="00C85AF4"/>
    <w:rsid w:val="00C86709"/>
    <w:rsid w:val="00C86E0C"/>
    <w:rsid w:val="00C907E8"/>
    <w:rsid w:val="00C90809"/>
    <w:rsid w:val="00C90F0C"/>
    <w:rsid w:val="00C92400"/>
    <w:rsid w:val="00C93C8D"/>
    <w:rsid w:val="00C945CA"/>
    <w:rsid w:val="00C96985"/>
    <w:rsid w:val="00C97766"/>
    <w:rsid w:val="00CA24DB"/>
    <w:rsid w:val="00CA50D8"/>
    <w:rsid w:val="00CA6892"/>
    <w:rsid w:val="00CA775F"/>
    <w:rsid w:val="00CB097D"/>
    <w:rsid w:val="00CC25BC"/>
    <w:rsid w:val="00CC7440"/>
    <w:rsid w:val="00CD0345"/>
    <w:rsid w:val="00CD6730"/>
    <w:rsid w:val="00CD779B"/>
    <w:rsid w:val="00CD7B9D"/>
    <w:rsid w:val="00CE0916"/>
    <w:rsid w:val="00CE0BA2"/>
    <w:rsid w:val="00CE20BA"/>
    <w:rsid w:val="00CE2CB7"/>
    <w:rsid w:val="00CF15C5"/>
    <w:rsid w:val="00CF321A"/>
    <w:rsid w:val="00CF42AA"/>
    <w:rsid w:val="00CF79BA"/>
    <w:rsid w:val="00D00911"/>
    <w:rsid w:val="00D05FC3"/>
    <w:rsid w:val="00D12C89"/>
    <w:rsid w:val="00D13F67"/>
    <w:rsid w:val="00D14511"/>
    <w:rsid w:val="00D22104"/>
    <w:rsid w:val="00D24374"/>
    <w:rsid w:val="00D249E8"/>
    <w:rsid w:val="00D2615A"/>
    <w:rsid w:val="00D3038D"/>
    <w:rsid w:val="00D32C45"/>
    <w:rsid w:val="00D33FCF"/>
    <w:rsid w:val="00D34F14"/>
    <w:rsid w:val="00D371F3"/>
    <w:rsid w:val="00D43920"/>
    <w:rsid w:val="00D44054"/>
    <w:rsid w:val="00D44305"/>
    <w:rsid w:val="00D5248D"/>
    <w:rsid w:val="00D605D9"/>
    <w:rsid w:val="00D6185A"/>
    <w:rsid w:val="00D64B6A"/>
    <w:rsid w:val="00D67275"/>
    <w:rsid w:val="00D712BD"/>
    <w:rsid w:val="00D73FB1"/>
    <w:rsid w:val="00D76912"/>
    <w:rsid w:val="00D811A4"/>
    <w:rsid w:val="00D852C2"/>
    <w:rsid w:val="00D935F9"/>
    <w:rsid w:val="00D93F6A"/>
    <w:rsid w:val="00D97F5B"/>
    <w:rsid w:val="00DA559E"/>
    <w:rsid w:val="00DA5E12"/>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D7EBE"/>
    <w:rsid w:val="00DE348C"/>
    <w:rsid w:val="00DF0FEA"/>
    <w:rsid w:val="00DF21B5"/>
    <w:rsid w:val="00DF319D"/>
    <w:rsid w:val="00E00BED"/>
    <w:rsid w:val="00E052BA"/>
    <w:rsid w:val="00E100B1"/>
    <w:rsid w:val="00E12BAB"/>
    <w:rsid w:val="00E13ED2"/>
    <w:rsid w:val="00E16828"/>
    <w:rsid w:val="00E16B12"/>
    <w:rsid w:val="00E178BD"/>
    <w:rsid w:val="00E32CF7"/>
    <w:rsid w:val="00E34D84"/>
    <w:rsid w:val="00E353FD"/>
    <w:rsid w:val="00E36553"/>
    <w:rsid w:val="00E36A99"/>
    <w:rsid w:val="00E433A0"/>
    <w:rsid w:val="00E43978"/>
    <w:rsid w:val="00E43D2A"/>
    <w:rsid w:val="00E46C21"/>
    <w:rsid w:val="00E46CD6"/>
    <w:rsid w:val="00E47CB0"/>
    <w:rsid w:val="00E51BF8"/>
    <w:rsid w:val="00E542E8"/>
    <w:rsid w:val="00E572D2"/>
    <w:rsid w:val="00E62AF7"/>
    <w:rsid w:val="00E62F93"/>
    <w:rsid w:val="00E64F1E"/>
    <w:rsid w:val="00E65954"/>
    <w:rsid w:val="00E71176"/>
    <w:rsid w:val="00E712D2"/>
    <w:rsid w:val="00E7483F"/>
    <w:rsid w:val="00E8425A"/>
    <w:rsid w:val="00E920EC"/>
    <w:rsid w:val="00E95F26"/>
    <w:rsid w:val="00E971EF"/>
    <w:rsid w:val="00EA0A24"/>
    <w:rsid w:val="00EA2894"/>
    <w:rsid w:val="00EA6A11"/>
    <w:rsid w:val="00EB1279"/>
    <w:rsid w:val="00EB3F6E"/>
    <w:rsid w:val="00EB74C6"/>
    <w:rsid w:val="00EC2C90"/>
    <w:rsid w:val="00EC2F03"/>
    <w:rsid w:val="00EC3133"/>
    <w:rsid w:val="00EC3D07"/>
    <w:rsid w:val="00EC4948"/>
    <w:rsid w:val="00ED5192"/>
    <w:rsid w:val="00ED67D1"/>
    <w:rsid w:val="00ED78CB"/>
    <w:rsid w:val="00EE00A4"/>
    <w:rsid w:val="00EE6108"/>
    <w:rsid w:val="00EF398F"/>
    <w:rsid w:val="00F01D5C"/>
    <w:rsid w:val="00F061DA"/>
    <w:rsid w:val="00F0674F"/>
    <w:rsid w:val="00F10198"/>
    <w:rsid w:val="00F10F09"/>
    <w:rsid w:val="00F110D8"/>
    <w:rsid w:val="00F11261"/>
    <w:rsid w:val="00F11298"/>
    <w:rsid w:val="00F116A7"/>
    <w:rsid w:val="00F1442A"/>
    <w:rsid w:val="00F14856"/>
    <w:rsid w:val="00F15784"/>
    <w:rsid w:val="00F16702"/>
    <w:rsid w:val="00F1722F"/>
    <w:rsid w:val="00F20282"/>
    <w:rsid w:val="00F26B74"/>
    <w:rsid w:val="00F26CBB"/>
    <w:rsid w:val="00F32A2C"/>
    <w:rsid w:val="00F35AF4"/>
    <w:rsid w:val="00F36E07"/>
    <w:rsid w:val="00F40BC9"/>
    <w:rsid w:val="00F42B88"/>
    <w:rsid w:val="00F44587"/>
    <w:rsid w:val="00F46574"/>
    <w:rsid w:val="00F46E96"/>
    <w:rsid w:val="00F51811"/>
    <w:rsid w:val="00F5228D"/>
    <w:rsid w:val="00F56A06"/>
    <w:rsid w:val="00F6325C"/>
    <w:rsid w:val="00F63DC6"/>
    <w:rsid w:val="00F664EC"/>
    <w:rsid w:val="00F7278D"/>
    <w:rsid w:val="00F77916"/>
    <w:rsid w:val="00F80425"/>
    <w:rsid w:val="00F81C3F"/>
    <w:rsid w:val="00F82B3F"/>
    <w:rsid w:val="00F87AE6"/>
    <w:rsid w:val="00F92B5C"/>
    <w:rsid w:val="00F94B0E"/>
    <w:rsid w:val="00FA0B79"/>
    <w:rsid w:val="00FA1A55"/>
    <w:rsid w:val="00FA237B"/>
    <w:rsid w:val="00FA2ACF"/>
    <w:rsid w:val="00FA5059"/>
    <w:rsid w:val="00FA5A4E"/>
    <w:rsid w:val="00FA61DC"/>
    <w:rsid w:val="00FB51E0"/>
    <w:rsid w:val="00FB5215"/>
    <w:rsid w:val="00FB64CA"/>
    <w:rsid w:val="00FC3247"/>
    <w:rsid w:val="00FC45E0"/>
    <w:rsid w:val="00FC7D77"/>
    <w:rsid w:val="00FD149F"/>
    <w:rsid w:val="00FD1BE9"/>
    <w:rsid w:val="00FD4FEA"/>
    <w:rsid w:val="00FD5B20"/>
    <w:rsid w:val="00FD6A77"/>
    <w:rsid w:val="00FE09DE"/>
    <w:rsid w:val="00FE255E"/>
    <w:rsid w:val="00FE4B3B"/>
    <w:rsid w:val="00FE5928"/>
    <w:rsid w:val="00FE78CF"/>
    <w:rsid w:val="00FF0D25"/>
    <w:rsid w:val="00FF1F54"/>
    <w:rsid w:val="00FF2CD2"/>
    <w:rsid w:val="00FF3551"/>
    <w:rsid w:val="00FF4A94"/>
    <w:rsid w:val="00FF5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 w:type="paragraph" w:styleId="HTMLPreformatted">
    <w:name w:val="HTML Preformatted"/>
    <w:basedOn w:val="Normal"/>
    <w:link w:val="HTMLPreformattedChar"/>
    <w:uiPriority w:val="99"/>
    <w:semiHidden/>
    <w:unhideWhenUsed/>
    <w:rsid w:val="00641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n-GB" w:eastAsia="en-GB"/>
    </w:rPr>
  </w:style>
  <w:style w:type="character" w:customStyle="1" w:styleId="HTMLPreformattedChar">
    <w:name w:val="HTML Preformatted Char"/>
    <w:basedOn w:val="DefaultParagraphFont"/>
    <w:link w:val="HTMLPreformatted"/>
    <w:uiPriority w:val="99"/>
    <w:semiHidden/>
    <w:rsid w:val="006413DC"/>
    <w:rPr>
      <w:rFonts w:ascii="Courier New" w:eastAsia="Times New Roman"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7277040">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n.wikipedia.org/wiki/Khronos_Group" TargetMode="External"/><Relationship Id="rId26" Type="http://schemas.openxmlformats.org/officeDocument/2006/relationships/image" Target="media/image11.png"/><Relationship Id="rId39" Type="http://schemas.openxmlformats.org/officeDocument/2006/relationships/hyperlink" Target="https://drive.google.com/file/d/1dy27FoWe-HDYQR6C2MbmFpC7WUoz_FB9/view?usp=sharing" TargetMode="External"/><Relationship Id="rId21" Type="http://schemas.openxmlformats.org/officeDocument/2006/relationships/hyperlink" Target="https://www.unrealengine.com/marketplace/en-US/product/paragon-minions" TargetMode="External"/><Relationship Id="rId34" Type="http://schemas.openxmlformats.org/officeDocument/2006/relationships/image" Target="media/image19.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github.com/SimonSchaep/Research-UE5-Mass/blob/main/Results.xlsx" TargetMode="External"/><Relationship Id="rId40" Type="http://schemas.openxmlformats.org/officeDocument/2006/relationships/hyperlink" Target="https://github.com/SimonSchaep/Research-UE5-Mass/blob/main/Results.xlsx" TargetMode="External"/><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hyperlink" Target="https://github.com/SimonSchaep/Research-UE5-Mass/blob/main/Results.xlsx" TargetMode="External"/><Relationship Id="rId5" Type="http://schemas.openxmlformats.org/officeDocument/2006/relationships/numbering" Target="numbering.xml"/><Relationship Id="rId61" Type="http://schemas.openxmlformats.org/officeDocument/2006/relationships/footer" Target="footer1.xml"/><Relationship Id="rId19" Type="http://schemas.openxmlformats.org/officeDocument/2006/relationships/hyperlink" Target="https://github.com/SimonSchaep/Research-UE5-Mass/tree/main/UnrealProjects" TargetMode="External"/><Relationship Id="rId14" Type="http://schemas.openxmlformats.org/officeDocument/2006/relationships/image" Target="media/image4.jpeg"/><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hyperlink" Target="https://github.com/SimonSchaep/Research-UE5-Mas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chart" Target="charts/chart6.xml"/><Relationship Id="rId59" Type="http://schemas.openxmlformats.org/officeDocument/2006/relationships/hyperlink" Target="https://drive.google.com/file/d/1dy27FoWe-HDYQR6C2MbmFpC7WUoz_FB9/view?usp=sharing" TargetMode="External"/><Relationship Id="rId20" Type="http://schemas.openxmlformats.org/officeDocument/2006/relationships/hyperlink" Target="https://docs.unrealengine.com/5.3/en-US/epic-cplusplus-coding-standard-for-unreal-engine/" TargetMode="External"/><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9.xml"/><Relationship Id="rId57" Type="http://schemas.openxmlformats.org/officeDocument/2006/relationships/hyperlink" Target="https://github.com/SimonSchaep/Research-UE5-Mass/tree/main/UnrealProjects"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FC12-48A8-8B2A-A84BC7F658B1}"/>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FC12-48A8-8B2A-A84BC7F658B1}"/>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FC12-48A8-8B2A-A84BC7F658B1}"/>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FC12-48A8-8B2A-A84BC7F658B1}"/>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FC12-48A8-8B2A-A84BC7F658B1}"/>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9B3B-4750-8386-295A3A5C2284}"/>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9B3B-4750-8386-295A3A5C2284}"/>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9B3B-4750-8386-295A3A5C2284}"/>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9B3B-4750-8386-295A3A5C2284}"/>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9B3B-4750-8386-295A3A5C2284}"/>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E059-4D56-BC71-30A9A898EAF3}"/>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E059-4D56-BC71-30A9A898EAF3}"/>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E059-4D56-BC71-30A9A898EAF3}"/>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E059-4D56-BC71-30A9A898EAF3}"/>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E059-4D56-BC71-30A9A898EAF3}"/>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45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93B01"/>
    <w:rsid w:val="002D456E"/>
    <w:rsid w:val="002E32D2"/>
    <w:rsid w:val="003A0A74"/>
    <w:rsid w:val="003A5703"/>
    <w:rsid w:val="003F546A"/>
    <w:rsid w:val="00510630"/>
    <w:rsid w:val="005C2D9B"/>
    <w:rsid w:val="006215E2"/>
    <w:rsid w:val="00694E3D"/>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6</TotalTime>
  <Pages>56</Pages>
  <Words>22888</Words>
  <Characters>130466</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5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898</cp:revision>
  <dcterms:created xsi:type="dcterms:W3CDTF">2020-12-01T08:13:00Z</dcterms:created>
  <dcterms:modified xsi:type="dcterms:W3CDTF">2024-01-1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JB9mfsug"/&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